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588CAD1"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xml:space="preserve">. </w:t>
      </w:r>
      <w:del w:id="0" w:author="Justin Siegel" w:date="2015-11-27T14:17:00Z">
        <w:r w:rsidDel="003E31D8">
          <w:delText xml:space="preserve">This </w:delText>
        </w:r>
      </w:del>
      <w:ins w:id="1" w:author="Justin Siegel" w:date="2015-11-27T14:17:00Z">
        <w:r w:rsidR="003E31D8">
          <w:t xml:space="preserve">We hypothesize </w:t>
        </w:r>
      </w:ins>
      <w:ins w:id="2" w:author="Alex" w:date="2015-11-30T14:59:00Z">
        <w:r w:rsidR="00A207B4">
          <w:t xml:space="preserve">that </w:t>
        </w:r>
      </w:ins>
      <w:ins w:id="3" w:author="Justin Siegel" w:date="2015-11-27T14:17:00Z">
        <w:r w:rsidR="003E31D8">
          <w:t>this is partially</w:t>
        </w:r>
      </w:ins>
      <w:del w:id="4" w:author="Justin Siegel" w:date="2015-11-27T14:17:00Z">
        <w:r w:rsidDel="003E31D8">
          <w:delText>is</w:delText>
        </w:r>
      </w:del>
      <w:r>
        <w:t xml:space="preserve"> due to </w:t>
      </w:r>
      <w:del w:id="5" w:author="Justin Siegel" w:date="2015-11-27T14:17:00Z">
        <w:r w:rsidDel="003E31D8">
          <w:delText xml:space="preserve">the </w:delText>
        </w:r>
      </w:del>
      <w:ins w:id="6" w:author="Justin Siegel" w:date="2015-11-27T14:17:00Z">
        <w:del w:id="7" w:author="Alex" w:date="2015-11-30T14:59:00Z">
          <w:r w:rsidR="003E31D8" w:rsidDel="00A207B4">
            <w:delText>a</w:delText>
          </w:r>
        </w:del>
      </w:ins>
      <w:ins w:id="8" w:author="Alex" w:date="2015-11-30T14:59:00Z">
        <w:r w:rsidR="00A207B4">
          <w:t>the</w:t>
        </w:r>
      </w:ins>
      <w:ins w:id="9" w:author="Justin Siegel" w:date="2015-11-27T14:17:00Z">
        <w:r w:rsidR="003E31D8">
          <w:t xml:space="preserve"> </w:t>
        </w:r>
      </w:ins>
      <w:r>
        <w:t>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6098D043"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14511D6C"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1A3345">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1A3345">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1A3345">
        <w:rPr>
          <w:rFonts w:hint="eastAsia"/>
        </w:rPr>
        <w:instrText>key&gt;&lt;/foreign-keys&gt;&lt;ref-type name="Journal Article"&gt;17&lt;/ref-type&gt;&lt;contributors&gt;&lt;authors&gt;&lt;author&gt;Kellogg, Elizabeth H&lt;/author&gt;&lt;author&gt;Leaver</w:instrText>
      </w:r>
      <w:r w:rsidR="001A3345">
        <w:rPr>
          <w:rFonts w:hint="eastAsia"/>
        </w:rPr>
        <w:instrText>‐</w:instrText>
      </w:r>
      <w:r w:rsidR="001A3345">
        <w:rPr>
          <w:rFonts w:hint="eastAsia"/>
        </w:rPr>
        <w:instrText>Fay, Andrew&lt;/author&gt;&lt;author&gt;Baker, David&lt;/author&gt;&lt;/authors&gt;&lt;/contributors&gt;&lt;titles&gt;&lt;title&gt;Role of conformational sampling in computing mutation</w:instrText>
      </w:r>
      <w:r w:rsidR="001A3345">
        <w:rPr>
          <w:rFonts w:hint="eastAsia"/>
        </w:rPr>
        <w:instrText>‐</w:instrText>
      </w:r>
      <w:r w:rsidR="001A3345">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1A3345">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1A3345">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w:t>
      </w:r>
      <w:del w:id="10" w:author="Justin Siegel" w:date="2015-11-27T14:19:00Z">
        <w:r w:rsidR="003D3114" w:rsidDel="00CD62CC">
          <w:delText xml:space="preserve">20 </w:delText>
        </w:r>
      </w:del>
      <w:ins w:id="11" w:author="Justin Siegel" w:date="2015-11-27T14:19:00Z">
        <w:r w:rsidR="00CD62CC">
          <w:t xml:space="preserve">twenty </w:t>
        </w:r>
      </w:ins>
      <w:r w:rsidR="004A39CD">
        <w:t>mutants</w:t>
      </w:r>
      <w:r w:rsidR="00636EB4">
        <w:t>.</w:t>
      </w:r>
      <w:r w:rsidR="0041704D">
        <w:t xml:space="preserve"> </w:t>
      </w:r>
      <w:r w:rsidR="00995751">
        <w:fldChar w:fldCharType="begin"/>
      </w:r>
      <w:r w:rsidR="00301B98">
        <w:instrText xml:space="preserve"> ADDIN EN.CITE &lt;EndNote&gt;&lt;Cite&gt;&lt;Author&gt;Minshull&lt;/Author&gt;&lt;Year&gt;2005&lt;/Year&gt;&lt;RecNum&gt;859&lt;/RecNum&gt;&lt;DisplayText&gt;(10)&lt;/DisplayText&gt;&lt;record&gt;&lt;rec-number&gt;859&lt;/rec-number&gt;&lt;foreign-keys&gt;&lt;key app="EN" db-id="0250psdaz5va5iepzebvtazjrrese29v05zv" timestamp="1448665087"&gt;85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 Opin Chem Biol&lt;/full-title&gt;&lt;abbr-1&gt;Current opinion in chemical biology&lt;/abbr-1&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1A3345">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1A3345">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1A3345">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w:t>
      </w:r>
      <w:ins w:id="12" w:author="Justin Siegel" w:date="2015-11-27T14:20:00Z">
        <w:r w:rsidR="00CD62CC">
          <w:t xml:space="preserve">we hypothesize that </w:t>
        </w:r>
      </w:ins>
      <w:r w:rsidR="00893A9D">
        <w:t xml:space="preserve">it will be necessary to </w:t>
      </w:r>
      <w:r w:rsidR="009410DD">
        <w:t xml:space="preserve">explicitly </w:t>
      </w:r>
      <w:r w:rsidR="00893A9D">
        <w:t>develop libraries of mutant enzymes for which the</w:t>
      </w:r>
      <w:r w:rsidR="009410DD">
        <w:t xml:space="preserve"> </w:t>
      </w:r>
      <w:del w:id="13" w:author="Justin Siegel" w:date="2015-11-27T14:20:00Z">
        <w:r w:rsidR="009410DD" w:rsidDel="00CD62CC">
          <w:delText xml:space="preserve">the </w:delText>
        </w:r>
      </w:del>
      <w:r w:rsidR="009410DD">
        <w:t>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564BD1E3"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w:t>
      </w:r>
      <w:del w:id="14" w:author="Justin Siegel" w:date="2015-11-27T14:21:00Z">
        <w:r w:rsidR="00DF34E5" w:rsidDel="00CD62CC">
          <w:delText>An X-ray crystal</w:delText>
        </w:r>
      </w:del>
      <w:ins w:id="15" w:author="Justin Siegel" w:date="2015-11-27T14:21:00Z">
        <w:r w:rsidR="00CD62CC">
          <w:t>The</w:t>
        </w:r>
      </w:ins>
      <w:r w:rsidR="00DF34E5">
        <w:t xml:space="preserve">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1A334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0D426D16"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1A3345">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16" w:author="Alex" w:date="2015-11-24T11:43:00Z">
        <w:r w:rsidR="001E29D7">
          <w:t>3</w:t>
        </w:r>
      </w:ins>
      <w:del w:id="17"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689EC3A3" w:rsidR="00DF34E5" w:rsidRDefault="00DF34E5" w:rsidP="000119AD">
      <w:pPr>
        <w:spacing w:line="480" w:lineRule="auto"/>
      </w:pPr>
      <w:del w:id="18" w:author="Justin Siegel" w:date="2015-11-27T14:22:00Z">
        <w:r w:rsidDel="00CD62CC">
          <w:delText xml:space="preserve">The </w:delText>
        </w:r>
      </w:del>
      <w:ins w:id="19" w:author="Justin Siegel" w:date="2015-11-27T14:22:00Z">
        <w:r w:rsidR="00CD62CC">
          <w:t xml:space="preserve">A </w:t>
        </w:r>
      </w:ins>
      <w:r>
        <w:t>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1A3345">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ins w:id="20" w:author="Justin Siegel" w:date="2015-11-27T14:23:00Z">
        <w:r w:rsidR="00CD62CC">
          <w:t xml:space="preserve"> A complete set of files that were used for modeling are </w:t>
        </w:r>
      </w:ins>
      <w:ins w:id="21" w:author="Justin Siegel" w:date="2015-11-27T14:24:00Z">
        <w:r w:rsidR="00CD62CC">
          <w:t>provided</w:t>
        </w:r>
      </w:ins>
      <w:ins w:id="22" w:author="Justin Siegel" w:date="2015-11-27T14:23:00Z">
        <w:r w:rsidR="00CD62CC">
          <w:t xml:space="preserve"> </w:t>
        </w:r>
      </w:ins>
      <w:ins w:id="23" w:author="Alex" w:date="2015-11-30T14:59:00Z">
        <w:r w:rsidR="00A207B4">
          <w:t xml:space="preserve">in </w:t>
        </w:r>
        <w:proofErr w:type="spellStart"/>
        <w:r w:rsidR="00A207B4">
          <w:t>S10</w:t>
        </w:r>
      </w:ins>
      <w:proofErr w:type="spellEnd"/>
      <w:ins w:id="24" w:author="Justin Siegel" w:date="2015-11-27T14:23:00Z">
        <w:del w:id="25" w:author="Alex" w:date="2015-11-30T14:59:00Z">
          <w:r w:rsidR="00CD62CC" w:rsidDel="00A207B4">
            <w:delText>in XXX</w:delText>
          </w:r>
        </w:del>
      </w:ins>
      <w:ins w:id="26" w:author="Justin Siegel" w:date="2015-11-27T14:38:00Z">
        <w:del w:id="27" w:author="Alex" w:date="2015-11-30T14:59:00Z">
          <w:r w:rsidR="00FC1261" w:rsidDel="00A207B4">
            <w:delText xml:space="preserve"> (PROVIDE ZIP</w:delText>
          </w:r>
        </w:del>
      </w:ins>
      <w:ins w:id="28" w:author="Justin Siegel" w:date="2015-11-27T14:39:00Z">
        <w:del w:id="29" w:author="Alex" w:date="2015-11-30T14:59:00Z">
          <w:r w:rsidR="00FC1261" w:rsidDel="00A207B4">
            <w:delText>/TAR/SOMETHING</w:delText>
          </w:r>
        </w:del>
      </w:ins>
      <w:ins w:id="30" w:author="Justin Siegel" w:date="2015-11-27T14:38:00Z">
        <w:del w:id="31" w:author="Alex" w:date="2015-11-30T14:59:00Z">
          <w:r w:rsidR="00FC1261" w:rsidDel="00A207B4">
            <w:delText xml:space="preserve"> FILE)</w:delText>
          </w:r>
        </w:del>
      </w:ins>
      <w:ins w:id="32" w:author="Justin Siegel" w:date="2015-11-27T14:23:00Z">
        <w:r w:rsidR="00CD62CC">
          <w:t>.</w:t>
        </w:r>
      </w:ins>
    </w:p>
    <w:p w14:paraId="7AB132AA" w14:textId="6A0436D4"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w:t>
      </w:r>
      <w:ins w:id="33" w:author="Justin Siegel" w:date="2015-11-27T14:25:00Z">
        <w:r w:rsidR="00CD62CC">
          <w:t xml:space="preserve">by students learning about molecular modeling </w:t>
        </w:r>
      </w:ins>
      <w:r>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1A3345">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1A3345">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ins w:id="34" w:author="Alex" w:date="2015-11-24T14:44:00Z">
        <w:r w:rsidR="002F05F2">
          <w:t>the</w:t>
        </w:r>
      </w:ins>
      <w:del w:id="35" w:author="Alex" w:date="2015-11-24T14:44:00Z">
        <w:r w:rsidDel="002F05F2">
          <w:delText>a</w:delText>
        </w:r>
      </w:del>
      <w:r>
        <w:t xml:space="preserve"> </w:t>
      </w:r>
      <w:del w:id="36" w:author="Alex" w:date="2015-11-24T14:44:00Z">
        <w:r w:rsidDel="002F05F2">
          <w:delText xml:space="preserve">full </w:delText>
        </w:r>
      </w:del>
      <w:ins w:id="37" w:author="Alex" w:date="2015-11-24T14:44:00Z">
        <w:r w:rsidR="002F05F2">
          <w:t xml:space="preserve">complete </w:t>
        </w:r>
      </w:ins>
      <w:del w:id="38" w:author="Alex" w:date="2015-11-24T14:44:00Z">
        <w:r w:rsidDel="002F05F2">
          <w:delText xml:space="preserve">list </w:delText>
        </w:r>
      </w:del>
      <w:ins w:id="39" w:author="Alex" w:date="2015-11-24T14:44:00Z">
        <w:r w:rsidR="002F05F2">
          <w:t xml:space="preserve">set </w:t>
        </w:r>
      </w:ins>
      <w:r>
        <w:t xml:space="preserve">of mutations selected is listed in </w:t>
      </w:r>
      <w:del w:id="40" w:author="Alex" w:date="2015-11-24T14:43:00Z">
        <w:r w:rsidDel="002F05F2">
          <w:delText xml:space="preserve">Supplemental </w:delText>
        </w:r>
      </w:del>
      <w:proofErr w:type="spellStart"/>
      <w:ins w:id="41" w:author="Alex" w:date="2015-11-24T14:43:00Z">
        <w:r w:rsidR="002F05F2">
          <w:t>S1</w:t>
        </w:r>
      </w:ins>
      <w:proofErr w:type="spellEnd"/>
      <w:del w:id="42" w:author="Alex" w:date="2015-11-24T14:44:00Z">
        <w:r w:rsidDel="002F05F2">
          <w:delText>Table</w:delText>
        </w:r>
      </w:del>
      <w:del w:id="43" w:author="Alex" w:date="2015-11-24T14:43:00Z">
        <w:r w:rsidDel="002F05F2">
          <w:delText xml:space="preserve"> 1</w:delText>
        </w:r>
      </w:del>
      <w:r>
        <w:t>. A total of 69 positions were covered over the 10</w:t>
      </w:r>
      <w:ins w:id="44" w:author="Alex" w:date="2015-11-24T11:44:00Z">
        <w:r w:rsidR="001962FB">
          <w:t>3</w:t>
        </w:r>
      </w:ins>
      <w:del w:id="45"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5FA7707B" w:rsidR="00DF34E5" w:rsidRDefault="00DF34E5" w:rsidP="000119AD">
      <w:pPr>
        <w:spacing w:line="480" w:lineRule="auto"/>
      </w:pPr>
      <w:r>
        <w:t>Each of the 10</w:t>
      </w:r>
      <w:ins w:id="46" w:author="Alex" w:date="2015-11-24T11:44:00Z">
        <w:r w:rsidR="001E29D7">
          <w:t>3</w:t>
        </w:r>
      </w:ins>
      <w:del w:id="47" w:author="Alex" w:date="2015-11-24T11:43:00Z">
        <w:r w:rsidDel="001E29D7">
          <w:delText>4</w:delText>
        </w:r>
      </w:del>
      <w:r>
        <w:t xml:space="preserve"> mutants was made via Kunkel mutagenesis</w:t>
      </w:r>
      <w:r w:rsidR="00532ABB">
        <w:t xml:space="preserve"> </w:t>
      </w:r>
      <w:r w:rsidR="009F55F8">
        <w:fldChar w:fldCharType="begin"/>
      </w:r>
      <w:r w:rsidR="001A3345">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del w:id="48" w:author="Alex" w:date="2015-11-24T14:45:00Z">
        <w:r w:rsidR="00734744" w:rsidDel="00083AB7">
          <w:delText>the Supplemental Methods</w:delText>
        </w:r>
      </w:del>
      <w:proofErr w:type="spellStart"/>
      <w:ins w:id="49" w:author="Alex" w:date="2015-11-24T14:45:00Z">
        <w:r w:rsidR="00083AB7">
          <w:t>S8</w:t>
        </w:r>
      </w:ins>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PAGE was used to evaluate purity</w:t>
      </w:r>
      <w:ins w:id="50" w:author="Justin Siegel" w:date="2015-11-27T14:26:00Z">
        <w:r w:rsidR="00CD62CC">
          <w:t xml:space="preserve"> (</w:t>
        </w:r>
      </w:ins>
      <w:proofErr w:type="spellStart"/>
      <w:ins w:id="51" w:author="Alex" w:date="2015-11-30T15:00:00Z">
        <w:r w:rsidR="00F30C32">
          <w:t>S2</w:t>
        </w:r>
      </w:ins>
      <w:proofErr w:type="spellEnd"/>
      <w:ins w:id="52" w:author="Justin Siegel" w:date="2015-11-27T14:26:00Z">
        <w:del w:id="53" w:author="Alex" w:date="2015-11-30T15:00:00Z">
          <w:r w:rsidR="00CD62CC" w:rsidDel="00F30C32">
            <w:delText>Figure SXXX</w:delText>
          </w:r>
        </w:del>
      </w:ins>
      <w:ins w:id="54" w:author="Justin Siegel" w:date="2015-11-27T14:27:00Z">
        <w:r w:rsidR="00CD62CC">
          <w:t>)</w:t>
        </w:r>
      </w:ins>
      <w:r>
        <w:t xml:space="preserve">.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ins w:id="55" w:author="Alex" w:date="2015-11-24T11:44:00Z">
        <w:r w:rsidR="001E29D7">
          <w:t>3</w:t>
        </w:r>
      </w:ins>
      <w:del w:id="56" w:author="Alex" w:date="2015-11-24T11:44:00Z">
        <w:r w:rsidDel="001E29D7">
          <w:delText>4</w:delText>
        </w:r>
      </w:del>
      <w:r>
        <w:t xml:space="preserve"> mutants synthesized, </w:t>
      </w:r>
      <w:del w:id="57" w:author="Alex" w:date="2015-11-24T14:54:00Z">
        <w:r w:rsidDel="00552061">
          <w:delText xml:space="preserve">90 </w:delText>
        </w:r>
      </w:del>
      <w:ins w:id="58" w:author="Alex" w:date="2015-11-24T14:54:00Z">
        <w:r w:rsidR="00552061">
          <w:t xml:space="preserve">89 </w:t>
        </w:r>
      </w:ins>
      <w:r>
        <w:t xml:space="preserve">express and </w:t>
      </w:r>
      <w:r>
        <w:lastRenderedPageBreak/>
        <w:t xml:space="preserve">purify as soluble protein (Figure 2). The </w:t>
      </w:r>
      <w:r w:rsidR="00CC39BA">
        <w:t xml:space="preserve">final concentrations </w:t>
      </w:r>
      <w:r>
        <w:t>for all 10</w:t>
      </w:r>
      <w:ins w:id="59" w:author="Alex" w:date="2015-11-24T11:44:00Z">
        <w:r w:rsidR="001E29D7">
          <w:t>3</w:t>
        </w:r>
      </w:ins>
      <w:del w:id="60" w:author="Alex" w:date="2015-11-24T11:44:00Z">
        <w:r w:rsidDel="001E29D7">
          <w:delText>4</w:delText>
        </w:r>
      </w:del>
      <w:r>
        <w:t xml:space="preserve"> mutants </w:t>
      </w:r>
      <w:r w:rsidR="00B95A22">
        <w:t>are included in</w:t>
      </w:r>
      <w:r>
        <w:t xml:space="preserve"> </w:t>
      </w:r>
      <w:proofErr w:type="spellStart"/>
      <w:r w:rsidR="00B95A22">
        <w:t>S</w:t>
      </w:r>
      <w:del w:id="61" w:author="Alex" w:date="2015-11-24T14:45:00Z">
        <w:r w:rsidR="00B95A22" w:rsidDel="00873EC8">
          <w:delText xml:space="preserve">upplemental Table </w:delText>
        </w:r>
      </w:del>
      <w:r w:rsidR="00B95A22">
        <w:t>1</w:t>
      </w:r>
      <w:proofErr w:type="spellEnd"/>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1A4AB6B4" w:rsidR="00DF34E5" w:rsidRDefault="00DF34E5" w:rsidP="000119AD">
      <w:pPr>
        <w:spacing w:line="480" w:lineRule="auto"/>
      </w:pPr>
      <w:proofErr w:type="spellStart"/>
      <w:r>
        <w:t>Michaelis-Menten</w:t>
      </w:r>
      <w:proofErr w:type="spellEnd"/>
      <w:r>
        <w:t xml:space="preserve"> kinetic constants for each of the 10</w:t>
      </w:r>
      <w:ins w:id="62" w:author="Alex" w:date="2015-11-24T11:44:00Z">
        <w:r w:rsidR="0038771D">
          <w:t>3</w:t>
        </w:r>
      </w:ins>
      <w:del w:id="63"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w:t>
      </w:r>
      <w:del w:id="64" w:author="Alex" w:date="2015-11-24T14:46:00Z">
        <w:r w:rsidR="00C37BC1" w:rsidDel="005210D7">
          <w:delText xml:space="preserve">upplemental Table </w:delText>
        </w:r>
      </w:del>
      <w:r w:rsidR="00C37BC1">
        <w:t>1</w:t>
      </w:r>
      <w:proofErr w:type="spellEnd"/>
      <w:ins w:id="65" w:author="Justin Siegel" w:date="2015-11-27T14:28:00Z">
        <w:r w:rsidR="00071770">
          <w:t xml:space="preserve"> and </w:t>
        </w:r>
        <w:proofErr w:type="spellStart"/>
        <w:r w:rsidR="00071770">
          <w:t>S5</w:t>
        </w:r>
        <w:proofErr w:type="spellEnd"/>
        <w:del w:id="66" w:author="Alex" w:date="2015-11-30T15:01:00Z">
          <w:r w:rsidR="00071770" w:rsidDel="000539FF">
            <w:delText xml:space="preserve"> (???)</w:delText>
          </w:r>
        </w:del>
        <w:r w:rsidR="00071770">
          <w:t>, respectively</w:t>
        </w:r>
      </w:ins>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67" w:author="Alex" w:date="2015-11-24T11:44:00Z">
        <w:r w:rsidR="00A3511C">
          <w:rPr>
            <w:b/>
          </w:rPr>
          <w:t>3</w:t>
        </w:r>
      </w:ins>
      <w:del w:id="68" w:author="Alex" w:date="2015-11-24T11:44:00Z">
        <w:r w:rsidRPr="00794F66" w:rsidDel="00A3511C">
          <w:rPr>
            <w:b/>
          </w:rPr>
          <w:delText>4</w:delText>
        </w:r>
      </w:del>
      <w:r w:rsidRPr="00794F66">
        <w:rPr>
          <w:b/>
        </w:rPr>
        <w:t xml:space="preserve"> BglB mutants</w:t>
      </w:r>
    </w:p>
    <w:p w14:paraId="1A6788EB" w14:textId="7680B41B" w:rsidR="00532ABB" w:rsidDel="00071770" w:rsidRDefault="00532ABB" w:rsidP="000119AD">
      <w:pPr>
        <w:spacing w:line="480" w:lineRule="auto"/>
        <w:rPr>
          <w:del w:id="69" w:author="Alex" w:date="2015-11-24T14:46:00Z"/>
        </w:rPr>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w:t>
      </w:r>
      <w:ins w:id="70" w:author="Justin Siegel" w:date="2015-11-27T14:30:00Z">
        <w:r w:rsidR="00071770">
          <w:t>“</w:t>
        </w:r>
      </w:ins>
      <w:r>
        <w:t>better</w:t>
      </w:r>
      <w:ins w:id="71" w:author="Justin Siegel" w:date="2015-11-27T14:30:00Z">
        <w:r w:rsidR="00071770">
          <w:t>”</w:t>
        </w:r>
      </w:ins>
      <w:r>
        <w:t xml:space="preserve"> kinetic constant</w:t>
      </w:r>
      <w:ins w:id="72" w:author="Justin Siegel" w:date="2015-11-27T14:30:00Z">
        <w:r w:rsidR="00071770">
          <w:t xml:space="preserve"> (assuming a lower K</w:t>
        </w:r>
        <w:r w:rsidR="00071770" w:rsidRPr="00071770">
          <w:rPr>
            <w:vertAlign w:val="subscript"/>
            <w:rPrChange w:id="73" w:author="Justin Siegel" w:date="2015-11-27T14:30:00Z">
              <w:rPr/>
            </w:rPrChange>
          </w:rPr>
          <w:t>M</w:t>
        </w:r>
        <w:r w:rsidR="00071770">
          <w:t xml:space="preserve"> is better)</w:t>
        </w:r>
      </w:ins>
      <w:r>
        <w:t xml:space="preserve">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w:t>
      </w:r>
      <w:ins w:id="74" w:author="Justin Siegel" w:date="2015-11-27T13:51:00Z">
        <w:r w:rsidR="00BF2EC0">
          <w:t xml:space="preserve">final </w:t>
        </w:r>
      </w:ins>
      <w:r>
        <w:lastRenderedPageBreak/>
        <w:t xml:space="preserve">purification </w:t>
      </w:r>
      <w:del w:id="75" w:author="Justin Siegel" w:date="2015-11-27T13:51:00Z">
        <w:r w:rsidDel="00BF2EC0">
          <w:delText xml:space="preserve">yield </w:delText>
        </w:r>
      </w:del>
      <w:ins w:id="76" w:author="Justin Siegel" w:date="2015-11-27T13:51:00Z">
        <w:r w:rsidR="00BF2EC0">
          <w:t xml:space="preserve">concentration </w:t>
        </w:r>
      </w:ins>
      <w:r>
        <w:t>of &gt;0.1 mg/mL</w:t>
      </w:r>
      <w:del w:id="77" w:author="Alex" w:date="2015-11-30T15:02:00Z">
        <w:r w:rsidDel="000539FF">
          <w:delText>,</w:delText>
        </w:r>
      </w:del>
      <w:r>
        <w:t xml:space="preserve">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del w:id="78" w:author="Alex" w:date="2015-11-24T14:46:00Z">
        <w:r w:rsidDel="00427021">
          <w:delText xml:space="preserve"> </w:delText>
        </w:r>
      </w:del>
      <w:ins w:id="79" w:author="Alex" w:date="2015-11-24T14:46:00Z">
        <w:r w:rsidR="00427021">
          <w:t xml:space="preserve"> </w:t>
        </w:r>
        <w:proofErr w:type="spellStart"/>
        <w:r w:rsidR="00427021">
          <w:t>S</w:t>
        </w:r>
      </w:ins>
      <w:ins w:id="80" w:author="Justin Siegel" w:date="2015-11-27T14:31:00Z">
        <w:r w:rsidR="00071770">
          <w:t>1</w:t>
        </w:r>
        <w:proofErr w:type="spellEnd"/>
        <w:r w:rsidR="00071770">
          <w:t xml:space="preserve"> and </w:t>
        </w:r>
        <w:proofErr w:type="spellStart"/>
        <w:r w:rsidR="00071770">
          <w:t>S5</w:t>
        </w:r>
      </w:ins>
      <w:proofErr w:type="spellEnd"/>
      <w:ins w:id="81" w:author="Alex" w:date="2015-11-24T14:46:00Z">
        <w:del w:id="82" w:author="Justin Siegel" w:date="2015-11-27T14:31:00Z">
          <w:r w:rsidR="00427021" w:rsidDel="00071770">
            <w:delText>8</w:delText>
          </w:r>
        </w:del>
      </w:ins>
      <w:del w:id="83" w:author="Alex" w:date="2015-11-24T14:46:00Z">
        <w:r w:rsidDel="00427021">
          <w:delText>the Supplemental Materials</w:delText>
        </w:r>
      </w:del>
      <w:r>
        <w:t>.</w:t>
      </w:r>
    </w:p>
    <w:p w14:paraId="428A5DBB" w14:textId="77777777" w:rsidR="00071770" w:rsidRDefault="00071770" w:rsidP="000119AD">
      <w:pPr>
        <w:spacing w:line="480" w:lineRule="auto"/>
        <w:rPr>
          <w:ins w:id="84" w:author="Justin Siegel" w:date="2015-11-27T14:31:00Z"/>
        </w:rPr>
      </w:pP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del w:id="85" w:author="Alex" w:date="2015-11-24T14:55:00Z">
        <w:r w:rsidDel="00E46992">
          <w:delText xml:space="preserve">90 </w:delText>
        </w:r>
      </w:del>
      <w:ins w:id="86"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w:t>
      </w:r>
      <w:del w:id="87" w:author="Alex" w:date="2015-11-24T14:49:00Z">
        <w:r w:rsidR="001F1063" w:rsidDel="00065C52">
          <w:delText xml:space="preserve">upplemental Table </w:delText>
        </w:r>
      </w:del>
      <w:r w:rsidR="001F1063">
        <w:t>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7D5BA030"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88" w:author="Alex" w:date="2015-11-24T14:47:00Z">
        <w:r w:rsidR="006927C5" w:rsidDel="00D43B2E">
          <w:delText>Supplemental Figure 2</w:delText>
        </w:r>
        <w:r w:rsidR="005D2F49" w:rsidDel="00D43B2E">
          <w:delText>A</w:delText>
        </w:r>
      </w:del>
      <w:proofErr w:type="spellStart"/>
      <w:ins w:id="89" w:author="Alex" w:date="2015-11-24T14:47:00Z">
        <w:r w:rsidR="00D43B2E">
          <w:t>S3</w:t>
        </w:r>
      </w:ins>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7EC8CF7"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tive site (</w:t>
      </w:r>
      <w:del w:id="90" w:author="Alex" w:date="2015-11-24T14:47:00Z">
        <w:r w:rsidR="009E2237" w:rsidDel="00B0280E">
          <w:delText xml:space="preserve">Supplemental Figure </w:delText>
        </w:r>
        <w:r w:rsidR="00EE4854" w:rsidDel="00B0280E">
          <w:delText>2</w:delText>
        </w:r>
        <w:r w:rsidR="009E2237" w:rsidDel="00B0280E">
          <w:delText>B</w:delText>
        </w:r>
      </w:del>
      <w:proofErr w:type="spellStart"/>
      <w:ins w:id="91" w:author="Alex" w:date="2015-11-24T14:47:00Z">
        <w:r w:rsidR="00B0280E">
          <w:t>S3</w:t>
        </w:r>
      </w:ins>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ins w:id="92" w:author="Alex" w:date="2015-11-05T15:10:00Z">
        <w:r w:rsidR="004F373F">
          <w:t xml:space="preserve">of an </w:t>
        </w:r>
      </w:ins>
      <w:r>
        <w:t>enzyme</w:t>
      </w:r>
      <w:ins w:id="93" w:author="Alex" w:date="2015-11-05T15:10:00Z">
        <w:r w:rsidR="004F373F">
          <w:t>'s</w:t>
        </w:r>
      </w:ins>
      <w:r>
        <w:t xml:space="preserve"> active site</w:t>
      </w:r>
      <w:del w:id="94" w:author="Alex" w:date="2015-11-05T15:10:00Z">
        <w:r w:rsidR="002C6335" w:rsidDel="004F373F">
          <w:delText>s</w:delText>
        </w:r>
      </w:del>
      <w:r>
        <w:t xml:space="preserve"> </w:t>
      </w:r>
      <w:del w:id="95" w:author="Alex" w:date="2015-11-05T15:10:00Z">
        <w:r w:rsidR="002C6335" w:rsidDel="004F373F">
          <w:delText xml:space="preserve">are </w:delText>
        </w:r>
      </w:del>
      <w:ins w:id="96" w:author="Alex" w:date="2015-11-05T15:10:00Z">
        <w:r w:rsidR="004F373F">
          <w:t xml:space="preserve">is </w:t>
        </w:r>
      </w:ins>
      <w:r>
        <w:t>of primary i</w:t>
      </w:r>
      <w:r w:rsidR="00E31C1E">
        <w:t>mportance to catalysis</w:t>
      </w:r>
      <w:r>
        <w:t>.</w:t>
      </w:r>
      <w:r w:rsidR="0041704D">
        <w:t xml:space="preserve"> </w:t>
      </w:r>
      <w:r w:rsidR="002866B9">
        <w:fldChar w:fldCharType="begin"/>
      </w:r>
      <w:r w:rsidR="00301B98">
        <w:instrText xml:space="preserve"> ADDIN EN.CITE &lt;EndNote&gt;&lt;Cite&gt;&lt;Author&gt;Warshel&lt;/Author&gt;&lt;Year&gt;2006&lt;/Year&gt;&lt;RecNum&gt;870&lt;/RecNum&gt;&lt;DisplayText&gt;(21)&lt;/DisplayText&gt;&lt;record&gt;&lt;rec-number&gt;870&lt;/rec-number&gt;&lt;foreign-keys&gt;&lt;key app="EN" db-id="0250psdaz5va5iepzebvtazjrrese29v05zv" timestamp="1448665087"&gt;870&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97" w:author="Alex" w:date="2015-11-24T14:47:00Z">
        <w:r w:rsidR="00045EB9" w:rsidDel="004D13C8">
          <w:delText xml:space="preserve">Supplemental Table </w:delText>
        </w:r>
        <w:r w:rsidR="00383E10" w:rsidDel="004D13C8">
          <w:delText>3</w:delText>
        </w:r>
      </w:del>
      <w:proofErr w:type="spellStart"/>
      <w:ins w:id="98" w:author="Alex" w:date="2015-11-24T14:47:00Z">
        <w:r w:rsidR="004D13C8">
          <w:t>S7</w:t>
        </w:r>
      </w:ins>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6829E4A2" w:rsidR="00DF34E5" w:rsidRDefault="00D22F0B" w:rsidP="000119AD">
      <w:pPr>
        <w:spacing w:line="480" w:lineRule="auto"/>
      </w:pPr>
      <w:r>
        <w:lastRenderedPageBreak/>
        <w:tab/>
      </w:r>
      <w:r w:rsidR="00DF34E5">
        <w:t xml:space="preserve">Based on these findings, there does not appear to be a strong correlation between residue identity and function if a particular residue is &lt;85% conserved. </w:t>
      </w:r>
      <w:ins w:id="99" w:author="Justin Siegel" w:date="2015-11-27T14:36:00Z">
        <w:r w:rsidR="00071770">
          <w:t xml:space="preserve">This observation supports the hypothesis that </w:t>
        </w:r>
      </w:ins>
      <w:ins w:id="100" w:author="Justin Siegel" w:date="2015-11-27T14:37:00Z">
        <w:r w:rsidR="00071770">
          <w:t xml:space="preserve">native </w:t>
        </w:r>
      </w:ins>
      <w:ins w:id="101" w:author="Justin Siegel" w:date="2015-11-27T14:36:00Z">
        <w:r w:rsidR="00071770">
          <w:t xml:space="preserve">sequence recovery is not a good metric for </w:t>
        </w:r>
      </w:ins>
      <w:ins w:id="102" w:author="Justin Siegel" w:date="2015-11-27T14:37:00Z">
        <w:r w:rsidR="00071770">
          <w:t xml:space="preserve">training design algorithms. </w:t>
        </w:r>
      </w:ins>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5B80F8D1"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103" w:author="Alex" w:date="2015-11-24T11:44:00Z">
        <w:r w:rsidR="007C1B1A">
          <w:t>3</w:t>
        </w:r>
      </w:ins>
      <w:del w:id="104"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w:t>
      </w:r>
      <w:del w:id="105" w:author="Justin Siegel" w:date="2015-11-27T14:38:00Z">
        <w:r w:rsidDel="00FC1261">
          <w:delText>the Supplemental Materials</w:delText>
        </w:r>
      </w:del>
      <w:proofErr w:type="spellStart"/>
      <w:ins w:id="106" w:author="Justin Siegel" w:date="2015-11-27T14:38:00Z">
        <w:r w:rsidR="00FC1261">
          <w:t>S</w:t>
        </w:r>
      </w:ins>
      <w:ins w:id="107" w:author="Alex" w:date="2015-11-30T15:02:00Z">
        <w:r w:rsidR="00B34212">
          <w:t>10</w:t>
        </w:r>
      </w:ins>
      <w:proofErr w:type="spellEnd"/>
      <w:ins w:id="108" w:author="Justin Siegel" w:date="2015-11-27T14:38:00Z">
        <w:del w:id="109" w:author="Alex" w:date="2015-11-30T15:02:00Z">
          <w:r w:rsidR="00FC1261" w:rsidDel="00B34212">
            <w:delText>XXX</w:delText>
          </w:r>
        </w:del>
      </w:ins>
      <w:r>
        <w:t xml:space="preserve">.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predicted interface energy, number of hydrogen bonds between protein and ligand, </w:t>
      </w:r>
      <w:r>
        <w:lastRenderedPageBreak/>
        <w:t>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ins w:id="110"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111"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del w:id="112" w:author="Alex" w:date="2015-11-24T14:48:00Z">
        <w:r w:rsidR="00F31748" w:rsidDel="00DA0109">
          <w:delText>Supplemental Table 2</w:delText>
        </w:r>
      </w:del>
      <w:proofErr w:type="spellStart"/>
      <w:ins w:id="113" w:author="Alex" w:date="2015-11-24T14:48:00Z">
        <w:r w:rsidR="00DA0109">
          <w:t>S4</w:t>
        </w:r>
      </w:ins>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w:t>
      </w:r>
      <w:r w:rsidR="00DF34E5">
        <w:lastRenderedPageBreak/>
        <w:t xml:space="preserve">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lastRenderedPageBreak/>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lastRenderedPageBreak/>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114" w:author="Alex" w:date="2015-11-24T14:48:00Z">
        <w:r w:rsidDel="00C5617D">
          <w:delText>Supplemental Table</w:delText>
        </w:r>
      </w:del>
      <w:proofErr w:type="spellStart"/>
      <w:ins w:id="115" w:author="Alex" w:date="2015-11-24T14:48:00Z">
        <w:r w:rsidR="00C5617D">
          <w:t>S4</w:t>
        </w:r>
      </w:ins>
      <w:proofErr w:type="spellEnd"/>
      <w:del w:id="116"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60E9914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w:t>
      </w:r>
      <w:r w:rsidR="00E00C06">
        <w:lastRenderedPageBreak/>
        <w:t xml:space="preserve">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1A3345">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385010C"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1A3345">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As the rate limiting step </w:t>
      </w:r>
      <w:r w:rsidR="003A31D2">
        <w:lastRenderedPageBreak/>
        <w:t>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AA43020"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1A3345">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117" w:author="Alex" w:date="2015-11-24T14:48:00Z">
        <w:r w:rsidR="00DF34E5" w:rsidDel="00E7199B">
          <w:delText xml:space="preserve">Supplemental </w:delText>
        </w:r>
        <w:r w:rsidR="00342F97" w:rsidDel="00E7199B">
          <w:delText>Figure 3</w:delText>
        </w:r>
      </w:del>
      <w:proofErr w:type="spellStart"/>
      <w:ins w:id="118" w:author="Alex" w:date="2015-11-24T14:48:00Z">
        <w:r w:rsidR="00E7199B">
          <w:t>S6</w:t>
        </w:r>
      </w:ins>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A91CF3D"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301B98">
        <w:instrText xml:space="preserve"> ADDIN EN.CITE &lt;EndNote&gt;&lt;Cite&gt;&lt;Author&gt;Siegel&lt;/Author&gt;&lt;Year&gt;2015&lt;/Year&gt;&lt;RecNum&gt;756&lt;/RecNum&gt;&lt;DisplayText&gt;(2)&lt;/DisplayText&gt;&lt;record&gt;&lt;rec-number&gt;756&lt;/rec-number&gt;&lt;foreign-keys&gt;&lt;key app="EN" db-id="0250psdaz5va5iepzebvtazjrrese29v05zv" timestamp="1432021730"&gt;756&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url&gt;http://www.pnas.org/content/112/12/3704&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301B98">
        <w:instrText xml:space="preserve"> ADDIN EN.CITE &lt;EndNote&gt;&lt;Cite&gt;&lt;Author&gt;Damborsky&lt;/Author&gt;&lt;Year&gt;2014&lt;/Year&gt;&lt;RecNum&gt;853&lt;/RecNum&gt;&lt;DisplayText&gt;(3)&lt;/DisplayText&gt;&lt;record&gt;&lt;rec-number&gt;853&lt;/rec-number&gt;&lt;foreign-keys&gt;&lt;key app="EN" db-id="0250psdaz5va5iepzebvtazjrrese29v05zv" timestamp="1448665087"&gt;8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 Opin Chem Biol&lt;/full-title&gt;&lt;abbr-1&gt;Current opinion in chemical biology&lt;/abbr-1&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301B98">
        <w:instrText xml:space="preserve"> ADDIN EN.CITE &lt;EndNote&gt;&lt;Cite&gt;&lt;Author&gt;Marcheschi&lt;/Author&gt;&lt;Year&gt;2012&lt;/Year&gt;&lt;RecNum&gt;95&lt;/RecNum&gt;&lt;DisplayText&gt;(5)&lt;/DisplayText&gt;&lt;record&gt;&lt;rec-number&gt;95&lt;/rec-number&gt;&lt;foreign-keys&gt;&lt;key app="EN" db-id="0250psdaz5va5iepzebvtazjrrese29v05zv" timestamp="1389832317"&gt;9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 Biol&lt;/full-title&gt;&lt;abbr-1&gt;ACS chemical biology&lt;/abbr-1&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access-date&gt;2014/01/15&lt;/access-dat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1A3345">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w:t>
      </w:r>
      <w:r w:rsidR="00DF34E5">
        <w:lastRenderedPageBreak/>
        <w:t>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5FBA66C"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301B98">
        <w:instrText xml:space="preserve"> ADDIN EN.CITE &lt;EndNote&gt;&lt;Cite&gt;&lt;Author&gt;Sunden&lt;/Author&gt;&lt;Year&gt;2015&lt;/Year&gt;&lt;RecNum&gt;873&lt;/RecNum&gt;&lt;DisplayText&gt;(24)&lt;/DisplayText&gt;&lt;record&gt;&lt;rec-number&gt;873&lt;/rec-number&gt;&lt;foreign-keys&gt;&lt;key app="EN" db-id="0250psdaz5va5iepzebvtazjrrese29v05zv" timestamp="1448665087"&gt;873&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018E2544" w:rsidR="00B456CE" w:rsidRDefault="00DF34E5" w:rsidP="000119AD">
      <w:pPr>
        <w:spacing w:line="480" w:lineRule="auto"/>
      </w:pPr>
      <w:r>
        <w:lastRenderedPageBreak/>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w:t>
      </w:r>
      <w:ins w:id="119" w:author="Justin Siegel" w:date="2015-11-27T14:46:00Z">
        <w:r w:rsidR="00FC1261">
          <w:t xml:space="preserve">redesigned </w:t>
        </w:r>
      </w:ins>
      <w:r>
        <w:t>enzyme</w:t>
      </w:r>
      <w:ins w:id="120" w:author="Justin Siegel" w:date="2015-11-27T14:46:00Z">
        <w:r w:rsidR="00FC1261">
          <w:t>-ligand interfaces</w:t>
        </w:r>
      </w:ins>
      <w:del w:id="121" w:author="Justin Siegel" w:date="2015-11-27T14:46:00Z">
        <w:r w:rsidDel="00FC1261">
          <w:delText xml:space="preserve"> designs</w:delText>
        </w:r>
      </w:del>
      <w:r>
        <w:t xml:space="preserve">.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266202D3"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w:t>
      </w:r>
      <w:r w:rsidR="003E150D">
        <w:lastRenderedPageBreak/>
        <w:t xml:space="preserve">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1A3345">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1221D5A9" w:rsidR="00DF34E5" w:rsidRDefault="003E150D" w:rsidP="000119AD">
      <w:pPr>
        <w:spacing w:line="480" w:lineRule="auto"/>
        <w:ind w:firstLine="720"/>
      </w:pPr>
      <w:r>
        <w:t xml:space="preserve">This work </w:t>
      </w:r>
      <w:del w:id="122" w:author="Justin Siegel" w:date="2015-11-27T14:48:00Z">
        <w:r w:rsidR="007329C8" w:rsidDel="00371E25">
          <w:delText>shows</w:delText>
        </w:r>
        <w:r w:rsidR="00354D86" w:rsidDel="00371E25">
          <w:delText xml:space="preserve"> </w:delText>
        </w:r>
      </w:del>
      <w:ins w:id="123" w:author="Justin Siegel" w:date="2015-11-27T14:48:00Z">
        <w:r w:rsidR="00371E25">
          <w:t xml:space="preserve">demonstrates </w:t>
        </w:r>
      </w:ins>
      <w:r w:rsidR="00354D86">
        <w:t xml:space="preserve">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w:t>
      </w:r>
      <w:r>
        <w:lastRenderedPageBreak/>
        <w:t xml:space="preserve">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38ACAF04"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w:t>
      </w:r>
      <w:ins w:id="124" w:author="Justin Siegel" w:date="2015-11-27T14:50:00Z">
        <w:r w:rsidR="00371E25">
          <w:t>,</w:t>
        </w:r>
      </w:ins>
      <w:r>
        <w:t xml:space="preserve"> and </w:t>
      </w:r>
      <w:del w:id="125" w:author="Justin Siegel" w:date="2015-11-27T14:50:00Z">
        <w:r w:rsidDel="00371E25">
          <w:delText xml:space="preserve">scored and those </w:delText>
        </w:r>
      </w:del>
      <w:ins w:id="126" w:author="Justin Siegel" w:date="2015-11-27T14:50:00Z">
        <w:r w:rsidR="00371E25">
          <w:t>a subset were chosen by students learning about molecular modeling</w:t>
        </w:r>
      </w:ins>
      <w:ins w:id="127" w:author="Justin Siegel" w:date="2015-11-27T14:51:00Z">
        <w:r w:rsidR="00371E25">
          <w:t>.</w:t>
        </w:r>
      </w:ins>
      <w:ins w:id="128" w:author="Alex" w:date="2015-11-30T15:03:00Z">
        <w:r w:rsidR="008038D0">
          <w:t xml:space="preserve"> </w:t>
        </w:r>
      </w:ins>
      <w:ins w:id="129" w:author="Justin Siegel" w:date="2015-11-27T14:51:00Z">
        <w:del w:id="130" w:author="Alex" w:date="2015-11-30T15:03:00Z">
          <w:r w:rsidR="00371E25" w:rsidDel="008038D0">
            <w:delText xml:space="preserve">  </w:delText>
          </w:r>
        </w:del>
        <w:r w:rsidR="00371E25">
          <w:t xml:space="preserve">Generally the designs had </w:t>
        </w:r>
      </w:ins>
      <w:del w:id="131" w:author="Justin Siegel" w:date="2015-11-27T14:51:00Z">
        <w:r w:rsidDel="00371E25">
          <w:delText xml:space="preserve">with reasonable </w:delText>
        </w:r>
      </w:del>
      <w:r>
        <w:t xml:space="preserve">energies </w:t>
      </w:r>
      <w:del w:id="132" w:author="Justin Siegel" w:date="2015-11-27T14:51:00Z">
        <w:r w:rsidDel="00371E25">
          <w:delText>(less</w:delText>
        </w:r>
      </w:del>
      <w:ins w:id="133" w:author="Justin Siegel" w:date="2015-11-27T14:51:00Z">
        <w:r w:rsidR="00371E25">
          <w:t>no more</w:t>
        </w:r>
      </w:ins>
      <w:r>
        <w:t xml:space="preserve"> than 5 Rosetta energy units higher than the native structure</w:t>
      </w:r>
      <w:ins w:id="134" w:author="Justin Siegel" w:date="2015-11-27T14:51:00Z">
        <w:r w:rsidR="00371E25">
          <w:t>.</w:t>
        </w:r>
      </w:ins>
      <w:del w:id="135" w:author="Justin Siegel" w:date="2015-11-27T14:51:00Z">
        <w:r w:rsidDel="00371E25">
          <w:delText>)</w:delText>
        </w:r>
      </w:del>
      <w:del w:id="136" w:author="Justin Siegel" w:date="2015-11-27T14:50:00Z">
        <w:r w:rsidDel="00371E25">
          <w:delText xml:space="preserve"> were chosen</w:delText>
        </w:r>
      </w:del>
      <w:del w:id="137" w:author="Justin Siegel" w:date="2015-11-27T14:51:00Z">
        <w:r w:rsidDel="00371E25">
          <w:delText>.</w:delText>
        </w:r>
      </w:del>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5EE25CBA" w:rsidR="00DF34E5" w:rsidRDefault="00DF34E5" w:rsidP="000119AD">
      <w:pPr>
        <w:spacing w:line="480" w:lineRule="auto"/>
      </w:pPr>
      <w:r>
        <w:t xml:space="preserve">The BglB gene was codon-optimized for </w:t>
      </w:r>
      <w:r w:rsidRPr="00371E25">
        <w:rPr>
          <w:i/>
          <w:rPrChange w:id="138" w:author="Justin Siegel" w:date="2015-11-27T14:52:00Z">
            <w:rPr/>
          </w:rPrChange>
        </w:rPr>
        <w:t>E. coli</w:t>
      </w:r>
      <w:r>
        <w:t xml:space="preserve">,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1A3345">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w:t>
      </w:r>
      <w:r>
        <w:lastRenderedPageBreak/>
        <w:t xml:space="preserv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ins w:id="139" w:author="Justin Siegel" w:date="2015-11-27T14:53:00Z">
        <w:r w:rsidR="00371E25">
          <w:t xml:space="preserve"> </w:t>
        </w:r>
        <w:del w:id="140" w:author="Alex" w:date="2015-11-30T15:03:00Z">
          <w:r w:rsidR="00371E25" w:rsidDel="008038D0">
            <w:delText xml:space="preserve"> </w:delText>
          </w:r>
        </w:del>
        <w:r w:rsidR="00371E25">
          <w:t xml:space="preserve">More details are provided in </w:t>
        </w:r>
        <w:proofErr w:type="spellStart"/>
        <w:r w:rsidR="00371E25">
          <w:t>S8</w:t>
        </w:r>
        <w:proofErr w:type="spellEnd"/>
        <w:r w:rsidR="00371E25">
          <w:t>.</w:t>
        </w:r>
      </w:ins>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46FDA97A" w:rsidR="00DF34E5" w:rsidRDefault="00DF34E5" w:rsidP="000119AD">
      <w:pPr>
        <w:spacing w:line="480" w:lineRule="auto"/>
      </w:pPr>
      <w:r>
        <w:t xml:space="preserve">One hundred molecular models of each mutant enzyme were </w:t>
      </w:r>
      <w:del w:id="141" w:author="Justin Siegel" w:date="2015-11-27T14:53:00Z">
        <w:r w:rsidDel="00371E25">
          <w:delText xml:space="preserve">made </w:delText>
        </w:r>
      </w:del>
      <w:ins w:id="142" w:author="Justin Siegel" w:date="2015-11-27T14:53:00Z">
        <w:r w:rsidR="00371E25">
          <w:t xml:space="preserve">generated </w:t>
        </w:r>
      </w:ins>
      <w:r>
        <w:t xml:space="preserve">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w:t>
      </w:r>
      <w:r>
        <w:lastRenderedPageBreak/>
        <w:t xml:space="preserve">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143" w:author="Alex" w:date="2015-11-24T14:49:00Z"/>
          <w:b/>
        </w:rPr>
      </w:pPr>
      <w:del w:id="144" w:author="Alex" w:date="2015-11-24T14:45:00Z">
        <w:r w:rsidRPr="00721840" w:rsidDel="00DB0287">
          <w:rPr>
            <w:b/>
          </w:rPr>
          <w:delText xml:space="preserve">ASSOCIATED CONTENT </w:delText>
        </w:r>
      </w:del>
      <w:ins w:id="145"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146" w:author="Alex" w:date="2015-11-24T14:45:00Z"/>
          <w:b/>
        </w:rPr>
      </w:pPr>
      <w:del w:id="147" w:author="Alex" w:date="2015-11-24T14:45:00Z">
        <w:r w:rsidRPr="00721840" w:rsidDel="00DB0287">
          <w:rPr>
            <w:b/>
          </w:rPr>
          <w:delText>Supporting Information</w:delText>
        </w:r>
      </w:del>
    </w:p>
    <w:p w14:paraId="734433FF" w14:textId="33D9E4D8" w:rsidR="008D6014" w:rsidRPr="008D6014" w:rsidRDefault="00DF34E5" w:rsidP="000119AD">
      <w:pPr>
        <w:spacing w:line="480" w:lineRule="auto"/>
        <w:rPr>
          <w:ins w:id="148" w:author="Alex" w:date="2015-11-24T14:35:00Z"/>
          <w:rPrChange w:id="149" w:author="Alex" w:date="2015-11-24T14:36:00Z">
            <w:rPr>
              <w:ins w:id="150" w:author="Alex" w:date="2015-11-24T14:35:00Z"/>
              <w:b/>
            </w:rPr>
          </w:rPrChange>
        </w:rPr>
      </w:pPr>
      <w:del w:id="151" w:author="Alex" w:date="2015-11-24T14:45:00Z">
        <w:r w:rsidDel="00DB0287">
          <w:delText>A full list of mutations selected, the distribution of yields for all 10</w:delText>
        </w:r>
      </w:del>
      <w:del w:id="152" w:author="Alex" w:date="2015-11-24T11:44:00Z">
        <w:r w:rsidDel="007C1B1A">
          <w:delText>4</w:delText>
        </w:r>
      </w:del>
      <w:del w:id="153"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proofErr w:type="spellStart"/>
      <w:ins w:id="154" w:author="Alex" w:date="2015-11-24T14:36:00Z">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038D0">
          <w:rPr>
            <w:b/>
          </w:rPr>
          <w:t xml:space="preserve"> 103</w:t>
        </w:r>
        <w:r w:rsidR="008D6014" w:rsidRPr="001E61A8">
          <w:rPr>
            <w:b/>
          </w:rPr>
          <w:t xml:space="preserve">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w:t>
        </w:r>
        <w:del w:id="155" w:author="Justin Siegel" w:date="2015-11-27T14:00:00Z">
          <w:r w:rsidR="008D6014" w:rsidDel="0019240C">
            <w:delText xml:space="preserve">ratio of </w:delText>
          </w:r>
        </w:del>
        <w:r w:rsidR="008D6014">
          <w:t>ab</w:t>
        </w:r>
      </w:ins>
      <w:ins w:id="156" w:author="Alex" w:date="2015-11-24T16:06:00Z">
        <w:r w:rsidR="008A3DB5">
          <w:t>s</w:t>
        </w:r>
      </w:ins>
      <w:ins w:id="157" w:author="Alex" w:date="2015-11-24T14:36:00Z">
        <w:r w:rsidR="008D6014">
          <w:t xml:space="preserve">orbance at </w:t>
        </w:r>
        <w:del w:id="158" w:author="Justin Siegel" w:date="2015-11-27T14:00:00Z">
          <w:r w:rsidR="008D6014" w:rsidDel="0019240C">
            <w:delText xml:space="preserve">260 and </w:delText>
          </w:r>
        </w:del>
        <w:r w:rsidR="008D6014">
          <w:t xml:space="preserve">280 nm </w:t>
        </w:r>
      </w:ins>
      <w:ins w:id="159" w:author="Justin Siegel" w:date="2015-11-27T14:54:00Z">
        <w:del w:id="160" w:author="Alex" w:date="2015-11-30T15:04:00Z">
          <w:r w:rsidR="00371E25" w:rsidDel="008038D0">
            <w:delText>purity and presence</w:delText>
          </w:r>
        </w:del>
      </w:ins>
      <w:ins w:id="161" w:author="Alex" w:date="2015-11-24T14:36:00Z">
        <w:r w:rsidR="008038D0">
          <w:t>(3</w:t>
        </w:r>
        <w:r w:rsidR="008D6014">
          <w:t xml:space="preserve">, </w:t>
        </w:r>
      </w:ins>
      <w:ins w:id="162" w:author="Alex" w:date="2015-11-30T15:04:00Z">
        <w:r w:rsidR="008038D0">
          <w:t xml:space="preserve">4, </w:t>
        </w:r>
      </w:ins>
      <w:ins w:id="163" w:author="Alex" w:date="2015-11-24T14:36:00Z">
        <w:r w:rsidR="008038D0">
          <w:t>5, 6</w:t>
        </w:r>
        <w:r w:rsidR="008D6014">
          <w:t xml:space="preserve">) kinetic constants and nonlinear regression analysis for each of </w:t>
        </w:r>
        <w:proofErr w:type="spellStart"/>
        <w:r w:rsidR="008D6014" w:rsidRPr="00C07CB7">
          <w:rPr>
            <w:i/>
          </w:rPr>
          <w:t>k</w:t>
        </w:r>
        <w:r w:rsidR="008D6014" w:rsidRPr="00C07CB7">
          <w:rPr>
            <w:vertAlign w:val="subscript"/>
          </w:rPr>
          <w:t>cat</w:t>
        </w:r>
        <w:proofErr w:type="spellEnd"/>
        <w:r w:rsidR="008D6014">
          <w:t>, K</w:t>
        </w:r>
        <w:r w:rsidR="008D6014" w:rsidRPr="00C07CB7">
          <w:rPr>
            <w:vertAlign w:val="subscript"/>
          </w:rPr>
          <w:t>M</w:t>
        </w:r>
        <w:r w:rsidR="008D6014">
          <w:t>, K</w:t>
        </w:r>
        <w:r w:rsidR="008D6014" w:rsidRPr="003338E7">
          <w:rPr>
            <w:vertAlign w:val="subscript"/>
            <w:rPrChange w:id="164" w:author="Alex" w:date="2015-11-24T14:50:00Z">
              <w:rPr/>
            </w:rPrChange>
          </w:rPr>
          <w:t>I</w:t>
        </w:r>
        <w:r w:rsidR="008D6014">
          <w:t xml:space="preserve">, and </w:t>
        </w:r>
        <w:proofErr w:type="spellStart"/>
        <w:r w:rsidR="008D6014" w:rsidRPr="00111898">
          <w:rPr>
            <w:i/>
          </w:rPr>
          <w:t>k</w:t>
        </w:r>
        <w:r w:rsidR="008D6014" w:rsidRPr="00111898">
          <w:rPr>
            <w:vertAlign w:val="subscript"/>
          </w:rPr>
          <w:t>cat</w:t>
        </w:r>
        <w:proofErr w:type="spellEnd"/>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165" w:author="Alex" w:date="2015-11-30T16:00:00Z"/>
          <w:b/>
        </w:rPr>
      </w:pPr>
    </w:p>
    <w:p w14:paraId="5B265DA1" w14:textId="77777777" w:rsidR="00C80875" w:rsidRPr="001E61A8" w:rsidRDefault="00C80875" w:rsidP="00C80875">
      <w:pPr>
        <w:spacing w:line="480" w:lineRule="auto"/>
        <w:rPr>
          <w:ins w:id="166" w:author="Alex" w:date="2015-11-30T16:00:00Z"/>
        </w:rPr>
      </w:pPr>
      <w:proofErr w:type="spellStart"/>
      <w:ins w:id="167" w:author="Alex" w:date="2015-11-30T16:00:00Z">
        <w:r w:rsidRPr="001E61A8">
          <w:rPr>
            <w:b/>
          </w:rPr>
          <w:t>S</w:t>
        </w:r>
        <w:r>
          <w:rPr>
            <w:b/>
          </w:rPr>
          <w:t>2</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t>
        </w:r>
        <w:r w:rsidRPr="001E61A8">
          <w:lastRenderedPageBreak/>
          <w:t xml:space="preserve">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ins>
    </w:p>
    <w:p w14:paraId="66E0DA5F" w14:textId="77777777" w:rsidR="00C80875" w:rsidRDefault="00C80875" w:rsidP="000119AD">
      <w:pPr>
        <w:spacing w:line="480" w:lineRule="auto"/>
        <w:rPr>
          <w:ins w:id="168" w:author="Alex" w:date="2015-11-24T14:35:00Z"/>
          <w:b/>
        </w:rPr>
      </w:pPr>
    </w:p>
    <w:p w14:paraId="652043D5" w14:textId="31D7B0FC" w:rsidR="00FC3B5D" w:rsidRDefault="001A3345" w:rsidP="00FC3B5D">
      <w:pPr>
        <w:spacing w:line="480" w:lineRule="auto"/>
        <w:rPr>
          <w:ins w:id="169" w:author="Alex" w:date="2015-11-30T16:01:00Z"/>
        </w:rPr>
      </w:pPr>
      <w:del w:id="170" w:author="Alex" w:date="2015-11-30T16:00:00Z">
        <w:r w:rsidDel="00C80875">
          <w:fldChar w:fldCharType="begin"/>
        </w:r>
        <w:r w:rsidDel="00C80875">
          <w:del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delInstrText>
        </w:r>
        <w:r w:rsidDel="00C80875">
          <w:fldChar w:fldCharType="separate"/>
        </w:r>
        <w:r w:rsidDel="00C80875">
          <w:rPr>
            <w:noProof/>
          </w:rPr>
          <w:delText>(26)</w:delText>
        </w:r>
        <w:r w:rsidDel="00C80875">
          <w:fldChar w:fldCharType="end"/>
        </w:r>
      </w:del>
      <w:proofErr w:type="spellStart"/>
      <w:ins w:id="171" w:author="Alex" w:date="2015-11-24T14:37:00Z">
        <w:r w:rsidR="00FC3B5D" w:rsidRPr="001E61A8">
          <w:rPr>
            <w:b/>
          </w:rPr>
          <w:t>S</w:t>
        </w:r>
        <w:r w:rsidR="00C80875">
          <w:rPr>
            <w:b/>
          </w:rPr>
          <w:t>3</w:t>
        </w:r>
        <w:proofErr w:type="spellEnd"/>
        <w:r w:rsidR="00FC3B5D">
          <w:rPr>
            <w:b/>
          </w:rPr>
          <w:t xml:space="preserve"> Fig</w:t>
        </w:r>
        <w:r w:rsidR="00FC3B5D" w:rsidRPr="001E61A8">
          <w:rPr>
            <w:b/>
          </w:rPr>
          <w:t xml:space="preserve">: </w:t>
        </w:r>
        <w:r w:rsidR="00FC3B5D">
          <w:rPr>
            <w:b/>
          </w:rPr>
          <w:t xml:space="preserve">Active site models of </w:t>
        </w:r>
        <w:r w:rsidR="00FC3B5D" w:rsidRPr="001E61A8">
          <w:rPr>
            <w:b/>
          </w:rPr>
          <w:t xml:space="preserve">mutants </w:t>
        </w:r>
        <w:proofErr w:type="spellStart"/>
        <w:r w:rsidR="00FC3B5D" w:rsidRPr="001E61A8">
          <w:rPr>
            <w:b/>
          </w:rPr>
          <w:t>Q19A</w:t>
        </w:r>
        <w:proofErr w:type="spellEnd"/>
        <w:r w:rsidR="00FC3B5D" w:rsidRPr="001E61A8">
          <w:rPr>
            <w:b/>
          </w:rPr>
          <w:t xml:space="preserve">, </w:t>
        </w:r>
        <w:proofErr w:type="spellStart"/>
        <w:r w:rsidR="00FC3B5D" w:rsidRPr="001E61A8">
          <w:rPr>
            <w:b/>
          </w:rPr>
          <w:t>R240A</w:t>
        </w:r>
        <w:proofErr w:type="spellEnd"/>
        <w:r w:rsidR="00FC3B5D" w:rsidRPr="001E61A8">
          <w:rPr>
            <w:b/>
          </w:rPr>
          <w:t xml:space="preserve">, and wild type BglB. </w:t>
        </w:r>
        <w:r w:rsidR="00FC3B5D">
          <w:t>The lowest energy of 100 models</w:t>
        </w:r>
      </w:ins>
      <w:ins w:id="172" w:author="Justin Siegel" w:date="2015-11-27T14:00:00Z">
        <w:r w:rsidR="0019240C">
          <w:t xml:space="preserve"> generated</w:t>
        </w:r>
      </w:ins>
      <w:ins w:id="173" w:author="Alex" w:date="2015-11-24T14:37:00Z">
        <w:r w:rsidR="00FC3B5D">
          <w:t xml:space="preserve"> for each mutant is depicted. In panel A, m</w:t>
        </w:r>
        <w:r w:rsidR="00FC3B5D" w:rsidRPr="001E61A8">
          <w:t xml:space="preserve">utation of the glutamine at position 19 to an alanine removes two hydrogen bonds </w:t>
        </w:r>
        <w:r w:rsidR="00FC3B5D">
          <w:t xml:space="preserve">(black) </w:t>
        </w:r>
        <w:r w:rsidR="00FC3B5D" w:rsidRPr="001E61A8">
          <w:t>to the substrate</w:t>
        </w:r>
        <w:r w:rsidR="00FC3B5D">
          <w:t xml:space="preserve"> compared to wild type (C). In panel B, m</w:t>
        </w:r>
        <w:r w:rsidR="00FC3B5D" w:rsidRPr="001E61A8">
          <w:t xml:space="preserve">utation of the arginine at position 240 to an alanine is predicted to </w:t>
        </w:r>
        <w:r w:rsidR="00FC3B5D">
          <w:t xml:space="preserve">stabilize an alternate conformation of </w:t>
        </w:r>
        <w:proofErr w:type="spellStart"/>
        <w:r w:rsidR="00FC3B5D">
          <w:t>E222A</w:t>
        </w:r>
        <w:proofErr w:type="spellEnd"/>
        <w:r w:rsidR="00FC3B5D">
          <w:t>, bringing the carboxylate group to 4.2 Å of the substrate's nitro group. D</w:t>
        </w:r>
        <w:r w:rsidR="00FC3B5D" w:rsidRPr="001E61A8">
          <w:t>istances and between the substrate, </w:t>
        </w:r>
        <w:r w:rsidR="00FC3B5D" w:rsidRPr="001E61A8">
          <w:rPr>
            <w:i/>
          </w:rPr>
          <w:t>p</w:t>
        </w:r>
        <w:r w:rsidR="00FC3B5D" w:rsidRPr="001E61A8">
          <w:t>-</w:t>
        </w:r>
        <w:proofErr w:type="spellStart"/>
        <w:r w:rsidR="00FC3B5D" w:rsidRPr="001E61A8">
          <w:t>nitrophenyl</w:t>
        </w:r>
        <w:proofErr w:type="spellEnd"/>
        <w:r w:rsidR="00FC3B5D" w:rsidRPr="001E61A8">
          <w:t>-ß-D-</w:t>
        </w:r>
        <w:proofErr w:type="spellStart"/>
        <w:r w:rsidR="00FC3B5D" w:rsidRPr="001E61A8">
          <w:t>glucoside</w:t>
        </w:r>
        <w:proofErr w:type="spellEnd"/>
        <w:r w:rsidR="00FC3B5D" w:rsidRPr="001E61A8">
          <w:t>, and the BglB molecule are indicated by black lines</w:t>
        </w:r>
        <w:r w:rsidR="00FC3B5D">
          <w:t xml:space="preserve">. </w:t>
        </w:r>
      </w:ins>
    </w:p>
    <w:p w14:paraId="3AAD800D" w14:textId="77777777" w:rsidR="00C80875" w:rsidRPr="001E61A8" w:rsidRDefault="00C80875" w:rsidP="00FC3B5D">
      <w:pPr>
        <w:spacing w:line="480" w:lineRule="auto"/>
        <w:rPr>
          <w:ins w:id="174" w:author="Alex" w:date="2015-11-24T14:37:00Z"/>
        </w:rPr>
      </w:pPr>
    </w:p>
    <w:p w14:paraId="090C0864" w14:textId="7B9BBFDF" w:rsidR="00C80875" w:rsidRDefault="00C80875" w:rsidP="00C80875">
      <w:pPr>
        <w:spacing w:line="480" w:lineRule="auto"/>
        <w:rPr>
          <w:ins w:id="175" w:author="Alex" w:date="2015-11-30T16:01:00Z"/>
        </w:rPr>
      </w:pPr>
      <w:proofErr w:type="spellStart"/>
      <w:ins w:id="176" w:author="Alex" w:date="2015-11-30T16:01:00Z">
        <w:r w:rsidRPr="001E61A8">
          <w:rPr>
            <w:b/>
          </w:rPr>
          <w:t>S</w:t>
        </w:r>
        <w:r>
          <w:rPr>
            <w:b/>
          </w:rPr>
          <w:t>4</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 xml:space="preserve">uctural feature, given by Rosetta short name. For explanation of each short name, see reference </w:t>
        </w:r>
        <w:r>
          <w:fldChar w:fldCharType="begin"/>
        </w:r>
        <w:r>
          <w:instrText xml:space="preserve"> ADDIN EN.CITE &lt;EndNote&gt;&lt;Cite&gt;&lt;Author&gt;Richter&lt;/Author&gt;&lt;Year&gt;2011&lt;/Year&gt;&lt;RecNum&gt;29&lt;/RecNum&gt;&lt;DisplayText&gt;(26)&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fldChar w:fldCharType="separate"/>
        </w:r>
        <w:r>
          <w:rPr>
            <w:noProof/>
          </w:rPr>
          <w:t>(26)</w:t>
        </w:r>
        <w:r>
          <w:fldChar w:fldCharType="end"/>
        </w:r>
        <w:r>
          <w:t xml:space="preserve">. </w:t>
        </w:r>
      </w:ins>
    </w:p>
    <w:p w14:paraId="4A129C1C" w14:textId="77777777" w:rsidR="0086794D" w:rsidRDefault="0086794D" w:rsidP="000119AD">
      <w:pPr>
        <w:spacing w:line="480" w:lineRule="auto"/>
        <w:rPr>
          <w:ins w:id="177" w:author="Alex" w:date="2015-11-24T14:37:00Z"/>
        </w:rPr>
      </w:pPr>
    </w:p>
    <w:p w14:paraId="0E1BAC4F" w14:textId="4A049ACC" w:rsidR="0086794D" w:rsidRDefault="0086794D" w:rsidP="0086794D">
      <w:pPr>
        <w:spacing w:line="480" w:lineRule="auto"/>
        <w:rPr>
          <w:ins w:id="178" w:author="Alex" w:date="2015-11-24T14:37:00Z"/>
        </w:rPr>
      </w:pPr>
      <w:proofErr w:type="spellStart"/>
      <w:ins w:id="179" w:author="Alex" w:date="2015-11-24T14:37:00Z">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of 10</w:t>
        </w:r>
      </w:ins>
      <w:ins w:id="180" w:author="Justin Siegel" w:date="2015-11-27T14:56:00Z">
        <w:r w:rsidR="00371E25">
          <w:t>3</w:t>
        </w:r>
      </w:ins>
      <w:ins w:id="181" w:author="Alex" w:date="2015-11-24T14:37:00Z">
        <w:del w:id="182" w:author="Justin Siegel" w:date="2015-11-27T14:56:00Z">
          <w:r w:rsidDel="00371E25">
            <w:delText>2</w:delText>
          </w:r>
        </w:del>
        <w:r>
          <w:t xml:space="preserve">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ins>
      <w:proofErr w:type="spellEnd"/>
      <w:ins w:id="183" w:author="Alex" w:date="2015-11-24T14:39:00Z">
        <w:r w:rsidR="00BD704D">
          <w:t xml:space="preserve"> </w:t>
        </w:r>
      </w:ins>
      <w:ins w:id="184" w:author="Alex" w:date="2015-11-24T14:37:00Z">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185" w:author="Alex" w:date="2015-11-24T14:37:00Z"/>
        </w:rPr>
      </w:pPr>
    </w:p>
    <w:p w14:paraId="7EE47FD3" w14:textId="32282AF4" w:rsidR="0086794D" w:rsidRDefault="0086794D" w:rsidP="000119AD">
      <w:pPr>
        <w:spacing w:line="480" w:lineRule="auto"/>
        <w:rPr>
          <w:ins w:id="186" w:author="Alex" w:date="2015-11-24T14:37:00Z"/>
        </w:rPr>
      </w:pPr>
      <w:proofErr w:type="spellStart"/>
      <w:ins w:id="187" w:author="Alex" w:date="2015-11-24T14:37:00Z">
        <w:r w:rsidRPr="00127A42">
          <w:rPr>
            <w:b/>
          </w:rPr>
          <w:lastRenderedPageBreak/>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w:t>
        </w:r>
      </w:ins>
      <w:ins w:id="188" w:author="Justin Siegel" w:date="2015-11-27T14:56:00Z">
        <w:r w:rsidR="00371E25">
          <w:t>3</w:t>
        </w:r>
      </w:ins>
      <w:ins w:id="189" w:author="Alex" w:date="2015-11-24T14:37:00Z">
        <w:del w:id="190" w:author="Justin Siegel" w:date="2015-11-27T14:56:00Z">
          <w:r w:rsidDel="00371E25">
            <w:delText>4</w:delText>
          </w:r>
        </w:del>
        <w:r>
          <w:t xml:space="preserve">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191" w:author="Alex" w:date="2015-11-24T14:37:00Z"/>
        </w:rPr>
      </w:pPr>
    </w:p>
    <w:p w14:paraId="51E8E8C0" w14:textId="77777777" w:rsidR="000964B5" w:rsidRDefault="000964B5" w:rsidP="000964B5">
      <w:pPr>
        <w:spacing w:line="480" w:lineRule="auto"/>
        <w:rPr>
          <w:ins w:id="192" w:author="Alex" w:date="2015-11-24T14:38:00Z"/>
          <w:b/>
        </w:rPr>
      </w:pPr>
      <w:proofErr w:type="spellStart"/>
      <w:ins w:id="193" w:author="Alex" w:date="2015-11-24T14:38:00Z">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194" w:author="Alex" w:date="2015-11-24T14:38:00Z"/>
        </w:rPr>
      </w:pPr>
    </w:p>
    <w:p w14:paraId="6DAD897F" w14:textId="77777777" w:rsidR="00BD704D" w:rsidRPr="001E61A8" w:rsidRDefault="00BD704D" w:rsidP="00BD704D">
      <w:pPr>
        <w:spacing w:line="480" w:lineRule="auto"/>
        <w:rPr>
          <w:ins w:id="195" w:author="Alex" w:date="2015-11-24T14:39:00Z"/>
          <w:b/>
        </w:rPr>
      </w:pPr>
      <w:proofErr w:type="spellStart"/>
      <w:ins w:id="196" w:author="Alex" w:date="2015-11-24T14:39:00Z">
        <w:r>
          <w:rPr>
            <w:b/>
          </w:rPr>
          <w:t>S8</w:t>
        </w:r>
        <w:proofErr w:type="spellEnd"/>
        <w:r>
          <w:rPr>
            <w:b/>
          </w:rPr>
          <w:t xml:space="preserve"> Text: Supplemental m</w:t>
        </w:r>
        <w:r w:rsidRPr="001E61A8">
          <w:rPr>
            <w:b/>
          </w:rPr>
          <w:t>aterials and methods</w:t>
        </w:r>
      </w:ins>
    </w:p>
    <w:p w14:paraId="3580CCAA" w14:textId="1538BF64" w:rsidR="00BD704D" w:rsidRPr="001E61A8" w:rsidRDefault="00BD704D" w:rsidP="00BD704D">
      <w:pPr>
        <w:spacing w:line="480" w:lineRule="auto"/>
        <w:rPr>
          <w:ins w:id="197" w:author="Alex" w:date="2015-11-24T14:39:00Z"/>
        </w:rPr>
      </w:pPr>
      <w:ins w:id="198" w:author="Alex" w:date="2015-11-24T14:39:00Z">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199" w:author="Alex" w:date="2015-11-24T14:39:00Z"/>
        </w:rPr>
      </w:pPr>
      <w:ins w:id="200" w:author="Alex" w:date="2015-11-24T14:39:00Z">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201" w:author="Alex" w:date="2015-11-24T14:39:00Z"/>
        </w:rPr>
      </w:pPr>
      <w:ins w:id="202" w:author="Alex" w:date="2015-11-24T14:39:00Z">
        <w:r>
          <w:lastRenderedPageBreak/>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ins>
    </w:p>
    <w:p w14:paraId="13B03842" w14:textId="77777777" w:rsidR="00BD704D" w:rsidRPr="001E61A8" w:rsidRDefault="00BD704D" w:rsidP="00BD704D">
      <w:pPr>
        <w:spacing w:line="480" w:lineRule="auto"/>
        <w:rPr>
          <w:ins w:id="203" w:author="Alex" w:date="2015-11-24T14:39:00Z"/>
        </w:rPr>
      </w:pPr>
      <w:ins w:id="204"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205" w:author="Alex" w:date="2015-11-24T14:39:00Z"/>
        </w:rPr>
      </w:pPr>
      <w:ins w:id="206" w:author="Alex" w:date="2015-11-24T14:39:00Z">
        <w:r w:rsidRPr="001E61A8">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ins>
    </w:p>
    <w:p w14:paraId="26342700" w14:textId="77777777" w:rsidR="00BD704D" w:rsidRDefault="00BD704D" w:rsidP="00BD704D">
      <w:pPr>
        <w:spacing w:line="480" w:lineRule="auto"/>
        <w:rPr>
          <w:ins w:id="207" w:author="Alex" w:date="2015-11-24T14:39:00Z"/>
        </w:rPr>
      </w:pPr>
      <w:ins w:id="208" w:author="Alex" w:date="2015-11-24T14:39:00Z">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ins>
    </w:p>
    <w:p w14:paraId="39C8F40E" w14:textId="77777777" w:rsidR="00BD704D" w:rsidRDefault="00BD704D" w:rsidP="00BD704D">
      <w:pPr>
        <w:spacing w:line="480" w:lineRule="auto"/>
        <w:ind w:firstLine="720"/>
        <w:rPr>
          <w:ins w:id="209" w:author="Alex" w:date="2015-11-24T14:39:00Z"/>
        </w:rPr>
      </w:pPr>
      <w:ins w:id="210" w:author="Alex" w:date="2015-11-24T14:39:00Z">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w:t>
        </w:r>
        <w:r w:rsidRPr="001E61A8">
          <w:lastRenderedPageBreak/>
          <w:t xml:space="preserve">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ins>
    </w:p>
    <w:p w14:paraId="6D479ABE" w14:textId="77777777" w:rsidR="00BD704D" w:rsidRPr="001E61A8" w:rsidRDefault="00BD704D" w:rsidP="00BD704D">
      <w:pPr>
        <w:spacing w:line="480" w:lineRule="auto"/>
        <w:ind w:firstLine="720"/>
        <w:rPr>
          <w:ins w:id="211" w:author="Alex" w:date="2015-11-24T14:39:00Z"/>
        </w:rPr>
      </w:pPr>
      <w:ins w:id="212" w:author="Alex" w:date="2015-11-24T14:39:00Z">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ins>
    </w:p>
    <w:p w14:paraId="6F086D2C" w14:textId="77777777" w:rsidR="00BD704D" w:rsidRPr="001E61A8" w:rsidRDefault="00BD704D" w:rsidP="00BD704D">
      <w:pPr>
        <w:spacing w:line="480" w:lineRule="auto"/>
        <w:rPr>
          <w:ins w:id="213" w:author="Alex" w:date="2015-11-24T14:39:00Z"/>
        </w:rPr>
      </w:pPr>
      <w:ins w:id="214"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215" w:author="Alex" w:date="2015-11-24T14:39:00Z"/>
        </w:rPr>
      </w:pPr>
      <w:ins w:id="216"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217" w:author="Alex" w:date="2015-11-24T14:39:00Z"/>
        </w:rPr>
      </w:pPr>
    </w:p>
    <w:p w14:paraId="0308BD2F" w14:textId="059AC0EC" w:rsidR="00EF1753" w:rsidRPr="001E61A8" w:rsidRDefault="00EF1753" w:rsidP="00EF1753">
      <w:pPr>
        <w:spacing w:line="480" w:lineRule="auto"/>
        <w:rPr>
          <w:ins w:id="218" w:author="Alex" w:date="2015-11-24T14:42:00Z"/>
        </w:rPr>
      </w:pPr>
      <w:proofErr w:type="spellStart"/>
      <w:ins w:id="219" w:author="Alex" w:date="2015-11-24T14:42:00Z">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w:t>
        </w:r>
        <w:r w:rsidRPr="001E61A8">
          <w:lastRenderedPageBreak/>
          <w:t xml:space="preserve">feature set simultaneously as </w:t>
        </w:r>
        <w:r w:rsidR="00D9682C">
          <w:pict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6.8pt">
              <v:imagedata r:id="rId6" o:title=""/>
            </v:shape>
          </w:pict>
        </w:r>
        <w:r w:rsidRPr="001E61A8">
          <w:t xml:space="preserve">  and </w:t>
        </w:r>
        <w:r w:rsidR="00D9682C">
          <w:pict w14:anchorId="3FDE2A09">
            <v:shape id="_x0000_i1026" type="#_x0000_t75" style="width:11.2pt;height:16.8pt">
              <v:imagedata r:id="rId7" o:title=""/>
            </v:shape>
          </w:pict>
        </w:r>
        <w:r w:rsidRPr="001E61A8">
          <w:t xml:space="preserve"> penalties are applied to the regression weights. The weight of each structural feature </w:t>
        </w:r>
        <w:r>
          <w:t>is</w:t>
        </w:r>
        <w:r w:rsidRPr="001E61A8">
          <w:t xml:space="preserve"> estimated as</w:t>
        </w:r>
      </w:ins>
    </w:p>
    <w:p w14:paraId="014E6E73" w14:textId="77777777" w:rsidR="00EF1753" w:rsidRPr="001E61A8" w:rsidRDefault="00D9682C" w:rsidP="00EF1753">
      <w:pPr>
        <w:spacing w:line="480" w:lineRule="auto"/>
        <w:jc w:val="center"/>
        <w:rPr>
          <w:ins w:id="220" w:author="Alex" w:date="2015-11-24T14:42:00Z"/>
        </w:rPr>
      </w:pPr>
      <w:ins w:id="221" w:author="Alex" w:date="2015-11-24T14:42:00Z">
        <w:r>
          <w:pict w14:anchorId="48FF6214">
            <v:shape id="_x0000_i1027" type="#_x0000_t75" style="width:300.8pt;height:35.2pt">
              <v:imagedata r:id="rId8" o:title=""/>
            </v:shape>
          </w:pict>
        </w:r>
      </w:ins>
    </w:p>
    <w:p w14:paraId="38EFD200" w14:textId="77777777" w:rsidR="00EF1753" w:rsidRPr="001E61A8" w:rsidRDefault="00EF1753" w:rsidP="00EF1753">
      <w:pPr>
        <w:spacing w:line="480" w:lineRule="auto"/>
        <w:rPr>
          <w:ins w:id="222" w:author="Alex" w:date="2015-11-24T14:42:00Z"/>
        </w:rPr>
      </w:pPr>
      <w:ins w:id="223" w:author="Alex" w:date="2015-11-24T14:42:00Z">
        <w:r w:rsidRPr="001E61A8">
          <w:t>Where:</w:t>
        </w:r>
      </w:ins>
    </w:p>
    <w:p w14:paraId="63581884" w14:textId="77777777" w:rsidR="00EF1753" w:rsidRPr="001E61A8" w:rsidRDefault="00D9682C" w:rsidP="00EF1753">
      <w:pPr>
        <w:spacing w:line="480" w:lineRule="auto"/>
        <w:rPr>
          <w:ins w:id="224" w:author="Alex" w:date="2015-11-24T14:42:00Z"/>
        </w:rPr>
      </w:pPr>
      <w:ins w:id="225" w:author="Alex" w:date="2015-11-24T14:42:00Z">
        <w:r>
          <w:pict w14:anchorId="086265B2">
            <v:shape id="_x0000_i1028" type="#_x0000_t75" style="width:15.2pt;height:18.4pt">
              <v:imagedata r:id="rId9" o:title=""/>
            </v:shape>
          </w:pict>
        </w:r>
        <w:r w:rsidR="00EF1753" w:rsidRPr="001E61A8">
          <w:t>: the intercept;</w:t>
        </w:r>
      </w:ins>
    </w:p>
    <w:p w14:paraId="45B17AD6" w14:textId="77777777" w:rsidR="00EF1753" w:rsidRPr="001E61A8" w:rsidRDefault="00D9682C" w:rsidP="00EF1753">
      <w:pPr>
        <w:spacing w:line="480" w:lineRule="auto"/>
        <w:rPr>
          <w:ins w:id="226" w:author="Alex" w:date="2015-11-24T14:42:00Z"/>
        </w:rPr>
      </w:pPr>
      <w:ins w:id="227" w:author="Alex" w:date="2015-11-24T14:42:00Z">
        <w:r>
          <w:pict w14:anchorId="41E41BA1">
            <v:shape id="_x0000_i1029" type="#_x0000_t75" style="width:14.4pt;height:18.4pt">
              <v:imagedata r:id="rId10" o:title=""/>
            </v:shape>
          </w:pict>
        </w:r>
        <w:r w:rsidR="00EF1753" w:rsidRPr="001E61A8">
          <w:t xml:space="preserve">: the weight of structural feature </w:t>
        </w:r>
        <w:proofErr w:type="spellStart"/>
        <w:r w:rsidR="00EF1753" w:rsidRPr="001E61A8">
          <w:t>i</w:t>
        </w:r>
        <w:proofErr w:type="spellEnd"/>
        <w:r w:rsidR="00EF1753" w:rsidRPr="001E61A8">
          <w:t xml:space="preserve"> in the regression model; </w:t>
        </w:r>
      </w:ins>
    </w:p>
    <w:p w14:paraId="44C23963" w14:textId="77777777" w:rsidR="00EF1753" w:rsidRPr="001E61A8" w:rsidRDefault="00EF1753" w:rsidP="00EF1753">
      <w:pPr>
        <w:spacing w:line="480" w:lineRule="auto"/>
        <w:rPr>
          <w:ins w:id="228" w:author="Alex" w:date="2015-11-24T14:42:00Z"/>
        </w:rPr>
      </w:pPr>
      <w:ins w:id="229" w:author="Alex" w:date="2015-11-24T14:42:00Z">
        <w:r w:rsidRPr="001E61A8">
          <w:t>p: the number of structural features generated by the BglB model;</w:t>
        </w:r>
      </w:ins>
    </w:p>
    <w:p w14:paraId="6A20560A" w14:textId="77777777" w:rsidR="00EF1753" w:rsidRPr="001E61A8" w:rsidRDefault="00D9682C" w:rsidP="00EF1753">
      <w:pPr>
        <w:spacing w:line="480" w:lineRule="auto"/>
        <w:rPr>
          <w:ins w:id="230" w:author="Alex" w:date="2015-11-24T14:42:00Z"/>
        </w:rPr>
      </w:pPr>
      <w:ins w:id="231" w:author="Alex" w:date="2015-11-24T14:42:00Z">
        <w:r>
          <w:pict w14:anchorId="6704D1A4">
            <v:shape id="_x0000_i1030" type="#_x0000_t75" style="width:12.8pt;height:18.4pt">
              <v:imagedata r:id="rId11" o:title=""/>
            </v:shape>
          </w:pict>
        </w:r>
        <w:r w:rsidR="00EF1753" w:rsidRPr="001E61A8">
          <w:t>: the kinetic constant (the dependent variable to be predicted);</w:t>
        </w:r>
      </w:ins>
    </w:p>
    <w:p w14:paraId="7591BDFB" w14:textId="77777777" w:rsidR="00EF1753" w:rsidRPr="001E61A8" w:rsidRDefault="00D9682C" w:rsidP="00EF1753">
      <w:pPr>
        <w:spacing w:line="480" w:lineRule="auto"/>
        <w:rPr>
          <w:ins w:id="232" w:author="Alex" w:date="2015-11-24T14:42:00Z"/>
        </w:rPr>
      </w:pPr>
      <w:ins w:id="233" w:author="Alex" w:date="2015-11-24T14:42:00Z">
        <w:r>
          <w:pict w14:anchorId="3EEB7ED5">
            <v:shape id="_x0000_i1031" type="#_x0000_t75" style="width:12pt;height:18.4pt">
              <v:imagedata r:id="rId12" o:title=""/>
            </v:shape>
          </w:pict>
        </w:r>
        <w:r w:rsidR="00EF1753" w:rsidRPr="001E61A8">
          <w:t>: structural features generated by the BglB model (the independent variables);</w:t>
        </w:r>
      </w:ins>
    </w:p>
    <w:p w14:paraId="73324C27" w14:textId="77777777" w:rsidR="00EF1753" w:rsidRDefault="00D9682C" w:rsidP="00EF1753">
      <w:pPr>
        <w:spacing w:line="480" w:lineRule="auto"/>
        <w:rPr>
          <w:ins w:id="234" w:author="Alex" w:date="2015-11-24T14:42:00Z"/>
        </w:rPr>
      </w:pPr>
      <w:ins w:id="235" w:author="Alex" w:date="2015-11-24T14:42:00Z">
        <w:r>
          <w:pict w14:anchorId="6B6D8DB0">
            <v:shape id="_x0000_i1032" type="#_x0000_t75" style="width:12.8pt;height:16.8pt">
              <v:imagedata r:id="rId13" o:title=""/>
            </v:shape>
          </w:pict>
        </w:r>
        <w:r w:rsidR="00EF1753" w:rsidRPr="001E61A8">
          <w:t>,</w:t>
        </w:r>
        <w:r>
          <w:pict w14:anchorId="64E190BF">
            <v:shape id="_x0000_i1033" type="#_x0000_t75" style="width:14.4pt;height:16.8pt">
              <v:imagedata r:id="rId14" o:title=""/>
            </v:shape>
          </w:pict>
        </w:r>
        <w:r w:rsidR="00EF1753" w:rsidRPr="001E61A8">
          <w:t>: parameters tuning the constraints on the weights.</w:t>
        </w:r>
      </w:ins>
    </w:p>
    <w:p w14:paraId="6BA06BAD" w14:textId="77777777" w:rsidR="00EF1753" w:rsidRPr="001E61A8" w:rsidRDefault="00EF1753" w:rsidP="00EF1753">
      <w:pPr>
        <w:spacing w:line="480" w:lineRule="auto"/>
        <w:rPr>
          <w:ins w:id="236" w:author="Alex" w:date="2015-11-24T14:42:00Z"/>
        </w:rPr>
      </w:pPr>
    </w:p>
    <w:p w14:paraId="044FC144" w14:textId="77777777" w:rsidR="00EF1753" w:rsidRDefault="00EF1753" w:rsidP="00EF1753">
      <w:pPr>
        <w:spacing w:line="480" w:lineRule="auto"/>
        <w:rPr>
          <w:ins w:id="237" w:author="Alex" w:date="2015-11-24T14:42:00Z"/>
        </w:rPr>
      </w:pPr>
      <w:ins w:id="238" w:author="Alex" w:date="2015-11-24T14:42:00Z">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D9682C">
          <w:pict w14:anchorId="3C7ADA4F">
            <v:shape id="_x0000_i1034" type="#_x0000_t75" style="width:12.8pt;height:16.8pt">
              <v:imagedata r:id="rId15" o:title=""/>
            </v:shape>
          </w:pict>
        </w:r>
        <w:r w:rsidRPr="001E61A8">
          <w:t xml:space="preserve">, </w:t>
        </w:r>
        <w:r w:rsidR="00D9682C">
          <w:pict w14:anchorId="5015EA41">
            <v:shape id="_x0000_i1035" type="#_x0000_t75" style="width:14.4pt;height:16.8pt">
              <v:imagedata r:id="rId16" o:title=""/>
            </v:shape>
          </w:pict>
        </w:r>
        <w:r w:rsidRPr="001E61A8">
          <w:t xml:space="preserve"> are determined one by one via stratified 10-fold cross validation by searching a grid of </w:t>
        </w:r>
        <w:r w:rsidR="00D9682C">
          <w:pict w14:anchorId="73C8AC7B">
            <v:shape id="_x0000_i1036" type="#_x0000_t75" style="width:12.8pt;height:16.8pt">
              <v:imagedata r:id="rId17" o:title=""/>
            </v:shape>
          </w:pict>
        </w:r>
        <w:r w:rsidRPr="001E61A8">
          <w:t>and</w:t>
        </w:r>
        <w:r w:rsidR="00D9682C">
          <w:pict w14:anchorId="748DE7F6">
            <v:shape id="_x0000_i1037" type="#_x0000_t75" style="width:14.4pt;height:16.8pt">
              <v:imagedata r:id="rId18" o:title=""/>
            </v:shape>
          </w:pict>
        </w:r>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w:t>
        </w:r>
        <w:r w:rsidRPr="001E61A8">
          <w:lastRenderedPageBreak/>
          <w:t xml:space="preserve">of all the predictions during the 1,000 rounds of training. The average number of 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ins>
    </w:p>
    <w:p w14:paraId="20119366" w14:textId="77777777" w:rsidR="008636C0" w:rsidRDefault="00EF1753" w:rsidP="00EF1753">
      <w:pPr>
        <w:spacing w:line="480" w:lineRule="auto"/>
        <w:rPr>
          <w:ins w:id="239" w:author="Alex" w:date="2015-11-30T16:02:00Z"/>
        </w:rPr>
      </w:pPr>
      <w:ins w:id="240" w:author="Alex" w:date="2015-11-24T14:42:00Z">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ins>
    </w:p>
    <w:p w14:paraId="71269D25" w14:textId="77777777" w:rsidR="008636C0" w:rsidRDefault="008636C0" w:rsidP="00EF1753">
      <w:pPr>
        <w:spacing w:line="480" w:lineRule="auto"/>
        <w:rPr>
          <w:ins w:id="241" w:author="Alex" w:date="2015-11-30T16:02:00Z"/>
        </w:rPr>
      </w:pPr>
    </w:p>
    <w:p w14:paraId="08D025D3" w14:textId="5F068429" w:rsidR="00DF34E5" w:rsidRDefault="008636C0" w:rsidP="00EF1753">
      <w:pPr>
        <w:spacing w:line="480" w:lineRule="auto"/>
      </w:pPr>
      <w:proofErr w:type="spellStart"/>
      <w:ins w:id="242" w:author="Alex" w:date="2015-11-30T16:02:00Z">
        <w:r w:rsidRPr="006703F4">
          <w:rPr>
            <w:b/>
            <w:rPrChange w:id="243" w:author="Alex" w:date="2015-11-30T16:09:00Z">
              <w:rPr/>
            </w:rPrChange>
          </w:rPr>
          <w:t>S10</w:t>
        </w:r>
        <w:proofErr w:type="spellEnd"/>
        <w:r w:rsidRPr="006703F4">
          <w:rPr>
            <w:b/>
            <w:rPrChange w:id="244" w:author="Alex" w:date="2015-11-30T16:09:00Z">
              <w:rPr/>
            </w:rPrChange>
          </w:rPr>
          <w:t xml:space="preserve"> Code. </w:t>
        </w:r>
      </w:ins>
      <w:ins w:id="245" w:author="Alex" w:date="2015-11-30T16:03:00Z">
        <w:r w:rsidRPr="006703F4">
          <w:rPr>
            <w:b/>
            <w:rPrChange w:id="246" w:author="Alex" w:date="2015-11-30T16:09:00Z">
              <w:rPr/>
            </w:rPrChange>
          </w:rPr>
          <w:t>Rosetta input files</w:t>
        </w:r>
      </w:ins>
      <w:ins w:id="247" w:author="Alex" w:date="2015-11-30T16:09:00Z">
        <w:r w:rsidR="00B66D38">
          <w:rPr>
            <w:b/>
          </w:rPr>
          <w:t xml:space="preserve"> and associated scripts</w:t>
        </w:r>
      </w:ins>
      <w:ins w:id="248" w:author="Alex" w:date="2015-11-30T16:08:00Z">
        <w:r w:rsidR="006703F4" w:rsidRPr="006703F4">
          <w:rPr>
            <w:b/>
            <w:rPrChange w:id="249" w:author="Alex" w:date="2015-11-30T16:09:00Z">
              <w:rPr/>
            </w:rPrChange>
          </w:rPr>
          <w:t>.</w:t>
        </w:r>
        <w:r w:rsidR="006703F4">
          <w:t xml:space="preserve"> Rosetta input files</w:t>
        </w:r>
      </w:ins>
      <w:ins w:id="250" w:author="Alex" w:date="2015-11-30T16:03:00Z">
        <w:r>
          <w:t xml:space="preserve"> and associated scripts for generating and scoring </w:t>
        </w:r>
        <w:r w:rsidRPr="008636C0">
          <w:rPr>
            <w:i/>
            <w:rPrChange w:id="251" w:author="Alex" w:date="2015-11-30T16:03:00Z">
              <w:rPr/>
            </w:rPrChange>
          </w:rPr>
          <w:t xml:space="preserve">in </w:t>
        </w:r>
        <w:proofErr w:type="spellStart"/>
        <w:r w:rsidRPr="008636C0">
          <w:rPr>
            <w:i/>
            <w:rPrChange w:id="252" w:author="Alex" w:date="2015-11-30T16:03:00Z">
              <w:rPr/>
            </w:rPrChange>
          </w:rPr>
          <w:t>silico</w:t>
        </w:r>
        <w:proofErr w:type="spellEnd"/>
        <w:r>
          <w:t xml:space="preserve"> mutations to the BglB structure.  </w:t>
        </w:r>
      </w:ins>
      <w:bookmarkStart w:id="253" w:name="_GoBack"/>
      <w:bookmarkEnd w:id="253"/>
      <w:del w:id="254"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lastRenderedPageBreak/>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36683F0" w:rsidR="000650B5" w:rsidRDefault="00DF34E5" w:rsidP="000119AD">
      <w:pPr>
        <w:spacing w:line="480" w:lineRule="auto"/>
      </w:pPr>
      <w:r>
        <w:t>This work was supported by A</w:t>
      </w:r>
      <w:ins w:id="255" w:author="Alex" w:date="2015-11-24T14:52:00Z">
        <w:r w:rsidR="0010001F">
          <w:t>rmy Research Office</w:t>
        </w:r>
      </w:ins>
      <w:del w:id="256" w:author="Alex" w:date="2015-11-24T14:52:00Z">
        <w:r w:rsidDel="0010001F">
          <w:delText>RO</w:delText>
        </w:r>
      </w:del>
      <w:r>
        <w:t xml:space="preserve"> #201121557 and N</w:t>
      </w:r>
      <w:ins w:id="257" w:author="Alex" w:date="2015-11-24T14:52:00Z">
        <w:r w:rsidR="0010001F">
          <w:t xml:space="preserve">ational Science Foundation </w:t>
        </w:r>
      </w:ins>
      <w:del w:id="258" w:author="Alex" w:date="2015-11-24T14:52:00Z">
        <w:r w:rsidDel="0010001F">
          <w:delText xml:space="preserve">SF </w:delText>
        </w:r>
      </w:del>
      <w:r>
        <w:t xml:space="preserve">#1254205 (IT) and </w:t>
      </w:r>
      <w:ins w:id="259" w:author="Alex" w:date="2015-11-24T14:52:00Z">
        <w:r w:rsidR="0010001F">
          <w:t xml:space="preserve">Alfred P. </w:t>
        </w:r>
      </w:ins>
      <w:r>
        <w:t xml:space="preserve">Sloan </w:t>
      </w:r>
      <w:ins w:id="260" w:author="Alex" w:date="2015-11-24T14:52:00Z">
        <w:r w:rsidR="0010001F">
          <w:t xml:space="preserve">Foundation </w:t>
        </w:r>
      </w:ins>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5B382369" w14:textId="77777777" w:rsidR="001A3345" w:rsidRPr="001A3345" w:rsidRDefault="00696E24" w:rsidP="001A3345">
      <w:pPr>
        <w:pStyle w:val="EndNoteBibliography"/>
        <w:rPr>
          <w:noProof/>
        </w:rPr>
      </w:pPr>
      <w:r>
        <w:fldChar w:fldCharType="begin"/>
      </w:r>
      <w:r>
        <w:instrText xml:space="preserve"> ADDIN EN.REFLIST </w:instrText>
      </w:r>
      <w:r>
        <w:fldChar w:fldCharType="separate"/>
      </w:r>
      <w:r w:rsidR="001A3345" w:rsidRPr="001A3345">
        <w:rPr>
          <w:noProof/>
        </w:rPr>
        <w:t>1.</w:t>
      </w:r>
      <w:r w:rsidR="001A3345" w:rsidRPr="001A3345">
        <w:rPr>
          <w:noProof/>
        </w:rPr>
        <w:tab/>
        <w:t>Mak WS, Siegel JB. Computational enzyme design: Transitioning from catalytic proteins to enzymes. Current opinion in structural biology. 2014;27:87-94.</w:t>
      </w:r>
    </w:p>
    <w:p w14:paraId="542A2B4C" w14:textId="77777777" w:rsidR="001A3345" w:rsidRPr="001A3345" w:rsidRDefault="001A3345" w:rsidP="001A3345">
      <w:pPr>
        <w:pStyle w:val="EndNoteBibliography"/>
        <w:rPr>
          <w:noProof/>
        </w:rPr>
      </w:pPr>
      <w:r w:rsidRPr="001A3345">
        <w:rPr>
          <w:noProof/>
        </w:rPr>
        <w:t>2.</w:t>
      </w:r>
      <w:r w:rsidRPr="001A3345">
        <w:rPr>
          <w:noProof/>
        </w:rPr>
        <w:tab/>
        <w:t>Siegel JB, Smith AL, Poust S, Wargacki AJ, Bar-Even A, Louw C, et al. Computational protein design enables a novel one-carbon assimilation pathway. Proceedings of the National Academy of Sciences. 2015;112(12):3704-9.</w:t>
      </w:r>
    </w:p>
    <w:p w14:paraId="51551004" w14:textId="77777777" w:rsidR="001A3345" w:rsidRPr="001A3345" w:rsidRDefault="001A3345" w:rsidP="001A3345">
      <w:pPr>
        <w:pStyle w:val="EndNoteBibliography"/>
        <w:rPr>
          <w:noProof/>
        </w:rPr>
      </w:pPr>
      <w:r w:rsidRPr="001A3345">
        <w:rPr>
          <w:noProof/>
        </w:rPr>
        <w:t>3.</w:t>
      </w:r>
      <w:r w:rsidRPr="001A3345">
        <w:rPr>
          <w:noProof/>
        </w:rPr>
        <w:tab/>
        <w:t>Damborsky J, Brezovsky J. Computational tools for designing and engineering enzymes. Current opinion in chemical biology. 2014;19:8-16.</w:t>
      </w:r>
    </w:p>
    <w:p w14:paraId="04D79ABE" w14:textId="77777777" w:rsidR="001A3345" w:rsidRPr="001A3345" w:rsidRDefault="001A3345" w:rsidP="001A3345">
      <w:pPr>
        <w:pStyle w:val="EndNoteBibliography"/>
        <w:rPr>
          <w:noProof/>
        </w:rPr>
      </w:pPr>
      <w:r w:rsidRPr="001A3345">
        <w:rPr>
          <w:noProof/>
        </w:rPr>
        <w:t>4.</w:t>
      </w:r>
      <w:r w:rsidRPr="001A3345">
        <w:rPr>
          <w:noProof/>
        </w:rPr>
        <w:tab/>
        <w:t>Gordon SR, Stanley EJ, Wolf S, Toland A, Wu SJ, Hadidi D, et al. Computational design of an α-Gliadin Peptidase. Journal of the American Chemical Society. 2012;134(50):20513-20.</w:t>
      </w:r>
    </w:p>
    <w:p w14:paraId="2EEAF985" w14:textId="77777777" w:rsidR="001A3345" w:rsidRPr="001A3345" w:rsidRDefault="001A3345" w:rsidP="001A3345">
      <w:pPr>
        <w:pStyle w:val="EndNoteBibliography"/>
        <w:rPr>
          <w:noProof/>
        </w:rPr>
      </w:pPr>
      <w:r w:rsidRPr="001A3345">
        <w:rPr>
          <w:noProof/>
        </w:rPr>
        <w:t>5.</w:t>
      </w:r>
      <w:r w:rsidRPr="001A3345">
        <w:rPr>
          <w:noProof/>
        </w:rPr>
        <w:tab/>
        <w:t>Marcheschi RJ, Li H, Zhang K, Noey EL, Kim S, Chaubey A, et al. A Synthetic Recursive “+1” Pathway for Carbon Chain Elongation. ACS chemical biology. 2012;7(4):689-97.</w:t>
      </w:r>
    </w:p>
    <w:p w14:paraId="04CEEAB9" w14:textId="77777777" w:rsidR="001A3345" w:rsidRPr="001A3345" w:rsidRDefault="001A3345" w:rsidP="001A3345">
      <w:pPr>
        <w:pStyle w:val="EndNoteBibliography"/>
        <w:rPr>
          <w:noProof/>
        </w:rPr>
      </w:pPr>
      <w:r w:rsidRPr="001A3345">
        <w:rPr>
          <w:noProof/>
        </w:rPr>
        <w:t>6.</w:t>
      </w:r>
      <w:r w:rsidRPr="001A3345">
        <w:rPr>
          <w:noProof/>
        </w:rPr>
        <w:tab/>
        <w:t>Khare SD, Kipnis Y, Greisen P, Jr., Takeuchi R, Ashani Y, Goldsmith M, et al. Computational redesign of a mononuclear zinc metalloenzyme for organophosphate hydrolysis. Nat Chem Biol. 2012;8(3):294-300.</w:t>
      </w:r>
    </w:p>
    <w:p w14:paraId="03630B51" w14:textId="77777777" w:rsidR="001A3345" w:rsidRPr="001A3345" w:rsidRDefault="001A3345" w:rsidP="001A3345">
      <w:pPr>
        <w:pStyle w:val="EndNoteBibliography"/>
        <w:rPr>
          <w:noProof/>
        </w:rPr>
      </w:pPr>
      <w:r w:rsidRPr="001A3345">
        <w:rPr>
          <w:noProof/>
        </w:rPr>
        <w:t>7.</w:t>
      </w:r>
      <w:r w:rsidRPr="001A3345">
        <w:rPr>
          <w:noProof/>
        </w:rPr>
        <w:tab/>
        <w:t>Kumar MS, Bava KA, Gromiha MM, Prabakaran P, Kitajima K, Uedaira H, et al. ProTherm and ProNIT: thermodynamic databases for proteins and protein–nucleic acid interactions. Nucleic Acids Research. 2006;34(suppl 1):D204-D6.</w:t>
      </w:r>
    </w:p>
    <w:p w14:paraId="2090E872" w14:textId="77777777" w:rsidR="001A3345" w:rsidRPr="001A3345" w:rsidRDefault="001A3345" w:rsidP="001A3345">
      <w:pPr>
        <w:pStyle w:val="EndNoteBibliography"/>
        <w:rPr>
          <w:rFonts w:hint="eastAsia"/>
          <w:noProof/>
        </w:rPr>
      </w:pPr>
      <w:r w:rsidRPr="001A3345">
        <w:rPr>
          <w:rFonts w:hint="eastAsia"/>
          <w:noProof/>
        </w:rPr>
        <w:t>8.</w:t>
      </w:r>
      <w:r w:rsidRPr="001A3345">
        <w:rPr>
          <w:rFonts w:hint="eastAsia"/>
          <w:noProof/>
        </w:rPr>
        <w:tab/>
        <w:t>Kellogg EH, Leaver</w:t>
      </w:r>
      <w:r w:rsidRPr="001A3345">
        <w:rPr>
          <w:rFonts w:hint="eastAsia"/>
          <w:noProof/>
        </w:rPr>
        <w:t>‐</w:t>
      </w:r>
      <w:r w:rsidRPr="001A3345">
        <w:rPr>
          <w:rFonts w:hint="eastAsia"/>
          <w:noProof/>
        </w:rPr>
        <w:t>Fay A, Baker D. Role of conformational sampling in computing mutation</w:t>
      </w:r>
      <w:r w:rsidRPr="001A3345">
        <w:rPr>
          <w:rFonts w:hint="eastAsia"/>
          <w:noProof/>
        </w:rPr>
        <w:t>‐</w:t>
      </w:r>
      <w:r w:rsidRPr="001A3345">
        <w:rPr>
          <w:rFonts w:hint="eastAsia"/>
          <w:noProof/>
        </w:rPr>
        <w:t>induced changes in protein structure and stability. Proteins: Structure, Function, and Bioinformatics. 2011;79(3):830-8.</w:t>
      </w:r>
    </w:p>
    <w:p w14:paraId="30CCE19C" w14:textId="77777777" w:rsidR="001A3345" w:rsidRPr="001A3345" w:rsidRDefault="001A3345" w:rsidP="001A3345">
      <w:pPr>
        <w:pStyle w:val="EndNoteBibliography"/>
        <w:rPr>
          <w:noProof/>
        </w:rPr>
      </w:pPr>
      <w:r w:rsidRPr="001A3345">
        <w:rPr>
          <w:noProof/>
        </w:rPr>
        <w:t>9.</w:t>
      </w:r>
      <w:r w:rsidRPr="001A3345">
        <w:rPr>
          <w:noProof/>
        </w:rPr>
        <w:tab/>
        <w:t>Guerois R, Nielsen JE, Serrano L. Predicting changes in the stability of proteins and protein complexes: a study of more than 1000 mutations. Journal of molecular biology. 2002;320(2):369-87.</w:t>
      </w:r>
    </w:p>
    <w:p w14:paraId="3184E0B7" w14:textId="77777777" w:rsidR="001A3345" w:rsidRPr="001A3345" w:rsidRDefault="001A3345" w:rsidP="001A3345">
      <w:pPr>
        <w:pStyle w:val="EndNoteBibliography"/>
        <w:rPr>
          <w:noProof/>
        </w:rPr>
      </w:pPr>
      <w:r w:rsidRPr="001A3345">
        <w:rPr>
          <w:noProof/>
        </w:rPr>
        <w:lastRenderedPageBreak/>
        <w:t>10.</w:t>
      </w:r>
      <w:r w:rsidRPr="001A3345">
        <w:rPr>
          <w:noProof/>
        </w:rPr>
        <w:tab/>
        <w:t>Minshull J, Ness JE, Gustafsson C, Govindarajan S. Predicting enzyme function from protein sequence. Current opinion in chemical biology. 2005;9(2):202-9.</w:t>
      </w:r>
    </w:p>
    <w:p w14:paraId="3521F320" w14:textId="77777777" w:rsidR="001A3345" w:rsidRPr="001A3345" w:rsidRDefault="001A3345" w:rsidP="001A3345">
      <w:pPr>
        <w:pStyle w:val="EndNoteBibliography"/>
        <w:rPr>
          <w:noProof/>
        </w:rPr>
      </w:pPr>
      <w:r w:rsidRPr="001A3345">
        <w:rPr>
          <w:noProof/>
        </w:rPr>
        <w:t>11.</w:t>
      </w:r>
      <w:r w:rsidRPr="001A3345">
        <w:rPr>
          <w:noProof/>
        </w:rPr>
        <w:tab/>
        <w:t>Govindarajan S, Mannervik B, Silverman JA, Wright K, Regitsky D, Hegazy U, et al. Mapping of amino acid substitutions conferring herbicide resistance in wheat glutathione transferase. ACS synthetic biology. 2014;4(3):221-7.</w:t>
      </w:r>
    </w:p>
    <w:p w14:paraId="229BD3D9" w14:textId="77777777" w:rsidR="001A3345" w:rsidRPr="001A3345" w:rsidRDefault="001A3345" w:rsidP="001A3345">
      <w:pPr>
        <w:pStyle w:val="EndNoteBibliography"/>
        <w:rPr>
          <w:noProof/>
        </w:rPr>
      </w:pPr>
      <w:r w:rsidRPr="001A3345">
        <w:rPr>
          <w:noProof/>
        </w:rPr>
        <w:t>12.</w:t>
      </w:r>
      <w:r w:rsidRPr="001A3345">
        <w:rPr>
          <w:noProof/>
        </w:rPr>
        <w:tab/>
        <w:t>Liao J, Warmuth MK, Govindarajan S, Ness JE, Wang RP, Gustafsson C, et al. Engineering proteinase K using machine learning and synthetic genes. BMC biotechnology. 2007;7(1):16.</w:t>
      </w:r>
    </w:p>
    <w:p w14:paraId="38897167" w14:textId="77777777" w:rsidR="001A3345" w:rsidRPr="001A3345" w:rsidRDefault="001A3345" w:rsidP="001A3345">
      <w:pPr>
        <w:pStyle w:val="EndNoteBibliography"/>
        <w:rPr>
          <w:noProof/>
        </w:rPr>
      </w:pPr>
      <w:r w:rsidRPr="001A3345">
        <w:rPr>
          <w:noProof/>
        </w:rPr>
        <w:t>13.</w:t>
      </w:r>
      <w:r w:rsidRPr="001A3345">
        <w:rPr>
          <w:noProof/>
        </w:rPr>
        <w:tab/>
        <w:t>Romero PA, Tran TM, Abate AR. Dissecting enzyme function with microfluidic-based deep mutational scanning. Proceedings of the National Academy of Sciences. 2015:201422285.</w:t>
      </w:r>
    </w:p>
    <w:p w14:paraId="38B51226" w14:textId="77777777" w:rsidR="001A3345" w:rsidRPr="001A3345" w:rsidRDefault="001A3345" w:rsidP="001A3345">
      <w:pPr>
        <w:pStyle w:val="EndNoteBibliography"/>
        <w:rPr>
          <w:noProof/>
        </w:rPr>
      </w:pPr>
      <w:r w:rsidRPr="001A3345">
        <w:rPr>
          <w:noProof/>
        </w:rPr>
        <w:t>14.</w:t>
      </w:r>
      <w:r w:rsidRPr="001A3345">
        <w:rPr>
          <w:noProof/>
        </w:rPr>
        <w:tab/>
        <w:t>Stiffler MA, Hekstra DR, Ranganathan R. Evolvability as a Function of Purifying Selection in TEM-1 β-Lactamase. Cell. 2015;160(5):882-92.</w:t>
      </w:r>
    </w:p>
    <w:p w14:paraId="196F96A4" w14:textId="77777777" w:rsidR="001A3345" w:rsidRPr="001A3345" w:rsidRDefault="001A3345" w:rsidP="001A3345">
      <w:pPr>
        <w:pStyle w:val="EndNoteBibliography"/>
        <w:rPr>
          <w:noProof/>
        </w:rPr>
      </w:pPr>
      <w:r w:rsidRPr="001A3345">
        <w:rPr>
          <w:noProof/>
        </w:rPr>
        <w:t>15.</w:t>
      </w:r>
      <w:r w:rsidRPr="001A3345">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46F3FF6F" w14:textId="77777777" w:rsidR="001A3345" w:rsidRPr="001A3345" w:rsidRDefault="001A3345" w:rsidP="001A3345">
      <w:pPr>
        <w:pStyle w:val="EndNoteBibliography"/>
        <w:rPr>
          <w:noProof/>
        </w:rPr>
      </w:pPr>
      <w:r w:rsidRPr="001A3345">
        <w:rPr>
          <w:noProof/>
        </w:rPr>
        <w:t>16.</w:t>
      </w:r>
      <w:r w:rsidRPr="001A3345">
        <w:rPr>
          <w:noProof/>
        </w:rPr>
        <w:tab/>
        <w:t>DeLano WL. The PyMOL molecular graphics system. 2002.</w:t>
      </w:r>
    </w:p>
    <w:p w14:paraId="20280EF1" w14:textId="77777777" w:rsidR="001A3345" w:rsidRPr="001A3345" w:rsidRDefault="001A3345" w:rsidP="001A3345">
      <w:pPr>
        <w:pStyle w:val="EndNoteBibliography"/>
        <w:rPr>
          <w:noProof/>
        </w:rPr>
      </w:pPr>
      <w:r w:rsidRPr="001A3345">
        <w:rPr>
          <w:noProof/>
        </w:rPr>
        <w:t>17.</w:t>
      </w:r>
      <w:r w:rsidRPr="001A3345">
        <w:rPr>
          <w:noProof/>
        </w:rPr>
        <w:tab/>
        <w:t>Rye CS, Withers SG. Glycosidase mechanisms. Current opinion in chemical biology. 2000;4(5):573-80.</w:t>
      </w:r>
    </w:p>
    <w:p w14:paraId="7EAFC82D" w14:textId="77777777" w:rsidR="001A3345" w:rsidRPr="001A3345" w:rsidRDefault="001A3345" w:rsidP="001A3345">
      <w:pPr>
        <w:pStyle w:val="EndNoteBibliography"/>
        <w:rPr>
          <w:noProof/>
        </w:rPr>
      </w:pPr>
      <w:r w:rsidRPr="001A3345">
        <w:rPr>
          <w:noProof/>
        </w:rPr>
        <w:t>18.</w:t>
      </w:r>
      <w:r w:rsidRPr="001A3345">
        <w:rPr>
          <w:noProof/>
        </w:rPr>
        <w:tab/>
        <w:t>Wu SJ, Eiben CB, Carra JH, Huang I, Zong D, Liu P, et al. Improvement of a potential anthrax therapeutic by computational protein design. Journal of Biological Chemistry. 2011;286(37):32586-92.</w:t>
      </w:r>
    </w:p>
    <w:p w14:paraId="2C0F573D" w14:textId="77777777" w:rsidR="001A3345" w:rsidRPr="001A3345" w:rsidRDefault="001A3345" w:rsidP="001A3345">
      <w:pPr>
        <w:pStyle w:val="EndNoteBibliography"/>
        <w:rPr>
          <w:noProof/>
        </w:rPr>
      </w:pPr>
      <w:r w:rsidRPr="001A3345">
        <w:rPr>
          <w:noProof/>
        </w:rPr>
        <w:t>19.</w:t>
      </w:r>
      <w:r w:rsidRPr="001A3345">
        <w:rPr>
          <w:noProof/>
        </w:rPr>
        <w:tab/>
        <w:t>Kunkel TA. Rapid and efficient site-specific mutagenesis without phenotypic selection. Proceedings of the National Academy of Sciences. 1985;82(2):488-92.</w:t>
      </w:r>
    </w:p>
    <w:p w14:paraId="059D995F" w14:textId="77777777" w:rsidR="001A3345" w:rsidRPr="001A3345" w:rsidRDefault="001A3345" w:rsidP="001A3345">
      <w:pPr>
        <w:pStyle w:val="EndNoteBibliography"/>
        <w:rPr>
          <w:noProof/>
        </w:rPr>
      </w:pPr>
      <w:r w:rsidRPr="001A3345">
        <w:rPr>
          <w:noProof/>
        </w:rPr>
        <w:t>20.</w:t>
      </w:r>
      <w:r w:rsidRPr="001A3345">
        <w:rPr>
          <w:noProof/>
        </w:rPr>
        <w:tab/>
        <w:t>Fersht A. Structure and mechanism in protein science: a guide to enzyme catalysis and protein folding: Macmillan; 1999.</w:t>
      </w:r>
    </w:p>
    <w:p w14:paraId="60486F0D" w14:textId="77777777" w:rsidR="001A3345" w:rsidRPr="001A3345" w:rsidRDefault="001A3345" w:rsidP="001A3345">
      <w:pPr>
        <w:pStyle w:val="EndNoteBibliography"/>
        <w:rPr>
          <w:noProof/>
        </w:rPr>
      </w:pPr>
      <w:r w:rsidRPr="001A3345">
        <w:rPr>
          <w:noProof/>
        </w:rPr>
        <w:t>21.</w:t>
      </w:r>
      <w:r w:rsidRPr="001A3345">
        <w:rPr>
          <w:noProof/>
        </w:rPr>
        <w:tab/>
        <w:t>Warshel A, Sharma PK, Kato M, Xiang Y, Liu H, Olsson MHM. Electrostatic Basis for Enzyme Catalysis. Chemical Reviews. 2006;106(8):3210-35.</w:t>
      </w:r>
    </w:p>
    <w:p w14:paraId="522CF08C" w14:textId="77777777" w:rsidR="001A3345" w:rsidRPr="001A3345" w:rsidRDefault="001A3345" w:rsidP="001A3345">
      <w:pPr>
        <w:pStyle w:val="EndNoteBibliography"/>
        <w:rPr>
          <w:noProof/>
        </w:rPr>
      </w:pPr>
      <w:r w:rsidRPr="001A3345">
        <w:rPr>
          <w:noProof/>
        </w:rPr>
        <w:t>22.</w:t>
      </w:r>
      <w:r w:rsidRPr="001A3345">
        <w:rPr>
          <w:noProof/>
        </w:rPr>
        <w:tab/>
        <w:t>McCarter JD, Withers SG. Mechanisms of enzymatic glycoside hydrolysis. Curr Opin Struct Biol. 1994;4(6):885-92.</w:t>
      </w:r>
    </w:p>
    <w:p w14:paraId="41F9EF51" w14:textId="77777777" w:rsidR="001A3345" w:rsidRPr="001A3345" w:rsidRDefault="001A3345" w:rsidP="001A3345">
      <w:pPr>
        <w:pStyle w:val="EndNoteBibliography"/>
        <w:rPr>
          <w:noProof/>
        </w:rPr>
      </w:pPr>
      <w:r w:rsidRPr="001A3345">
        <w:rPr>
          <w:noProof/>
        </w:rPr>
        <w:t>23.</w:t>
      </w:r>
      <w:r w:rsidRPr="001A3345">
        <w:rPr>
          <w:noProof/>
        </w:rPr>
        <w:tab/>
        <w:t>Mesecar AD, Stoddard BL, Koshland DE, Jr. Orbital steering in the catalytic power of enzymes: small structural changes with large catalytic consequences. Science (New York, NY). 1997;277(5323):202-6.</w:t>
      </w:r>
    </w:p>
    <w:p w14:paraId="184E5FEA" w14:textId="77777777" w:rsidR="001A3345" w:rsidRPr="001A3345" w:rsidRDefault="001A3345" w:rsidP="001A3345">
      <w:pPr>
        <w:pStyle w:val="EndNoteBibliography"/>
        <w:rPr>
          <w:noProof/>
        </w:rPr>
      </w:pPr>
      <w:r w:rsidRPr="001A3345">
        <w:rPr>
          <w:noProof/>
        </w:rPr>
        <w:t>24.</w:t>
      </w:r>
      <w:r w:rsidRPr="001A3345">
        <w:rPr>
          <w:noProof/>
        </w:rPr>
        <w:tab/>
        <w:t>Sunden F, Peck A, Salzman J, Ressl S, Herschlag D. Extensive site-directed mutagenesis reveals interconnected functional units in the alkaline phosphatase active site. eLife. 2015;4.</w:t>
      </w:r>
    </w:p>
    <w:p w14:paraId="6534F47B" w14:textId="77777777" w:rsidR="001A3345" w:rsidRPr="001A3345" w:rsidRDefault="001A3345" w:rsidP="001A3345">
      <w:pPr>
        <w:pStyle w:val="EndNoteBibliography"/>
        <w:rPr>
          <w:noProof/>
        </w:rPr>
      </w:pPr>
      <w:r w:rsidRPr="001A3345">
        <w:rPr>
          <w:noProof/>
        </w:rPr>
        <w:t>25.</w:t>
      </w:r>
      <w:r w:rsidRPr="001A3345">
        <w:rPr>
          <w:noProof/>
        </w:rPr>
        <w:tab/>
        <w:t>Gibson DG, Young L, Chuang R-Y, Venter JC, Hutchison CA, Smith HO. Enzymatic assembly of DNA molecules up to several hundred kilobases. Nature methods. 2009;6(5):343-5.</w:t>
      </w:r>
    </w:p>
    <w:p w14:paraId="37DC8036" w14:textId="77777777" w:rsidR="001A3345" w:rsidRPr="001A3345" w:rsidRDefault="001A3345" w:rsidP="001A3345">
      <w:pPr>
        <w:pStyle w:val="EndNoteBibliography"/>
        <w:rPr>
          <w:noProof/>
        </w:rPr>
      </w:pPr>
      <w:r w:rsidRPr="001A3345">
        <w:rPr>
          <w:noProof/>
        </w:rPr>
        <w:t>26.</w:t>
      </w:r>
      <w:r w:rsidRPr="001A3345">
        <w:rPr>
          <w:noProof/>
        </w:rPr>
        <w:tab/>
        <w:t>Richter F, Leaver-Fay A, Khare SD, Bjelic S, Baker D. De novo enzyme design using Rosetta3. PLoS One. 2011;6(5):e19230.</w:t>
      </w:r>
    </w:p>
    <w:p w14:paraId="5F5E00A0" w14:textId="3B94004E"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29&lt;/item&gt;&lt;item&gt;32&lt;/item&gt;&lt;item&gt;33&lt;/item&gt;&lt;item&gt;34&lt;/item&gt;&lt;item&gt;36&lt;/item&gt;&lt;item&gt;37&lt;/item&gt;&lt;item&gt;38&lt;/item&gt;&lt;item&gt;46&lt;/item&gt;&lt;item&gt;52&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539FF"/>
    <w:rsid w:val="000650B5"/>
    <w:rsid w:val="00065C52"/>
    <w:rsid w:val="00071770"/>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6FA"/>
    <w:rsid w:val="00114C36"/>
    <w:rsid w:val="00127732"/>
    <w:rsid w:val="00132354"/>
    <w:rsid w:val="00136DDD"/>
    <w:rsid w:val="00144F02"/>
    <w:rsid w:val="00145E5E"/>
    <w:rsid w:val="00152501"/>
    <w:rsid w:val="00156477"/>
    <w:rsid w:val="00185B26"/>
    <w:rsid w:val="00186323"/>
    <w:rsid w:val="00190869"/>
    <w:rsid w:val="00190EC3"/>
    <w:rsid w:val="0019240C"/>
    <w:rsid w:val="001962FB"/>
    <w:rsid w:val="00197777"/>
    <w:rsid w:val="001A2DA7"/>
    <w:rsid w:val="001A3345"/>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01B98"/>
    <w:rsid w:val="00312061"/>
    <w:rsid w:val="00314013"/>
    <w:rsid w:val="00325684"/>
    <w:rsid w:val="003338E7"/>
    <w:rsid w:val="00342F97"/>
    <w:rsid w:val="003450CB"/>
    <w:rsid w:val="003451AD"/>
    <w:rsid w:val="00354AFE"/>
    <w:rsid w:val="00354D86"/>
    <w:rsid w:val="00371E25"/>
    <w:rsid w:val="00383E10"/>
    <w:rsid w:val="00384443"/>
    <w:rsid w:val="0038771D"/>
    <w:rsid w:val="00393445"/>
    <w:rsid w:val="003A31D2"/>
    <w:rsid w:val="003B2366"/>
    <w:rsid w:val="003B570D"/>
    <w:rsid w:val="003D3114"/>
    <w:rsid w:val="003E150D"/>
    <w:rsid w:val="003E31D8"/>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703F4"/>
    <w:rsid w:val="006927C5"/>
    <w:rsid w:val="00696E24"/>
    <w:rsid w:val="006B1916"/>
    <w:rsid w:val="006C1025"/>
    <w:rsid w:val="006D2317"/>
    <w:rsid w:val="006E1A79"/>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83725"/>
    <w:rsid w:val="00794F66"/>
    <w:rsid w:val="0079717D"/>
    <w:rsid w:val="007A2526"/>
    <w:rsid w:val="007B2A0E"/>
    <w:rsid w:val="007C1B1A"/>
    <w:rsid w:val="007D4E14"/>
    <w:rsid w:val="007D70EE"/>
    <w:rsid w:val="007E15D8"/>
    <w:rsid w:val="007E6A5B"/>
    <w:rsid w:val="007F0EA3"/>
    <w:rsid w:val="007F2E8B"/>
    <w:rsid w:val="007F744E"/>
    <w:rsid w:val="008038D0"/>
    <w:rsid w:val="0080482B"/>
    <w:rsid w:val="008137D5"/>
    <w:rsid w:val="00821017"/>
    <w:rsid w:val="008236FF"/>
    <w:rsid w:val="00823C85"/>
    <w:rsid w:val="0084174E"/>
    <w:rsid w:val="00841818"/>
    <w:rsid w:val="00850A66"/>
    <w:rsid w:val="008542E8"/>
    <w:rsid w:val="00854378"/>
    <w:rsid w:val="008636C0"/>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2EA3"/>
    <w:rsid w:val="009B3CF7"/>
    <w:rsid w:val="009C31AA"/>
    <w:rsid w:val="009C51D9"/>
    <w:rsid w:val="009E2237"/>
    <w:rsid w:val="009E3F2F"/>
    <w:rsid w:val="009F05B6"/>
    <w:rsid w:val="009F55F8"/>
    <w:rsid w:val="00A03469"/>
    <w:rsid w:val="00A03694"/>
    <w:rsid w:val="00A139CE"/>
    <w:rsid w:val="00A207B4"/>
    <w:rsid w:val="00A3511C"/>
    <w:rsid w:val="00A5221E"/>
    <w:rsid w:val="00A62182"/>
    <w:rsid w:val="00A64618"/>
    <w:rsid w:val="00A94C91"/>
    <w:rsid w:val="00AA5F63"/>
    <w:rsid w:val="00AB676F"/>
    <w:rsid w:val="00AC16C7"/>
    <w:rsid w:val="00AC68CE"/>
    <w:rsid w:val="00AD0F83"/>
    <w:rsid w:val="00AD3CDC"/>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34212"/>
    <w:rsid w:val="00B456CE"/>
    <w:rsid w:val="00B46382"/>
    <w:rsid w:val="00B47B73"/>
    <w:rsid w:val="00B61AAC"/>
    <w:rsid w:val="00B66D38"/>
    <w:rsid w:val="00B70230"/>
    <w:rsid w:val="00B7352B"/>
    <w:rsid w:val="00B83E76"/>
    <w:rsid w:val="00B95A22"/>
    <w:rsid w:val="00BA2FA2"/>
    <w:rsid w:val="00BA3F96"/>
    <w:rsid w:val="00BA6497"/>
    <w:rsid w:val="00BB2E28"/>
    <w:rsid w:val="00BB3965"/>
    <w:rsid w:val="00BC275E"/>
    <w:rsid w:val="00BD24A7"/>
    <w:rsid w:val="00BD704D"/>
    <w:rsid w:val="00BE115D"/>
    <w:rsid w:val="00BF2EC0"/>
    <w:rsid w:val="00BF4449"/>
    <w:rsid w:val="00C3343B"/>
    <w:rsid w:val="00C34241"/>
    <w:rsid w:val="00C37BC1"/>
    <w:rsid w:val="00C42201"/>
    <w:rsid w:val="00C50367"/>
    <w:rsid w:val="00C52DCD"/>
    <w:rsid w:val="00C54EC9"/>
    <w:rsid w:val="00C5617D"/>
    <w:rsid w:val="00C65137"/>
    <w:rsid w:val="00C7013F"/>
    <w:rsid w:val="00C75703"/>
    <w:rsid w:val="00C80875"/>
    <w:rsid w:val="00C93127"/>
    <w:rsid w:val="00C94CA6"/>
    <w:rsid w:val="00C960AB"/>
    <w:rsid w:val="00CA4931"/>
    <w:rsid w:val="00CB112C"/>
    <w:rsid w:val="00CB44A0"/>
    <w:rsid w:val="00CB4D9F"/>
    <w:rsid w:val="00CB5BE9"/>
    <w:rsid w:val="00CB6ABB"/>
    <w:rsid w:val="00CB72DD"/>
    <w:rsid w:val="00CB78D9"/>
    <w:rsid w:val="00CC39BA"/>
    <w:rsid w:val="00CC67E0"/>
    <w:rsid w:val="00CD3D91"/>
    <w:rsid w:val="00CD62CC"/>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9682C"/>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C1F5C"/>
    <w:rsid w:val="00ED003A"/>
    <w:rsid w:val="00ED150E"/>
    <w:rsid w:val="00ED781E"/>
    <w:rsid w:val="00EE34DE"/>
    <w:rsid w:val="00EE4854"/>
    <w:rsid w:val="00EF1753"/>
    <w:rsid w:val="00EF53AF"/>
    <w:rsid w:val="00F026A6"/>
    <w:rsid w:val="00F30C32"/>
    <w:rsid w:val="00F31748"/>
    <w:rsid w:val="00F40ADB"/>
    <w:rsid w:val="00F41B5C"/>
    <w:rsid w:val="00F4224D"/>
    <w:rsid w:val="00F45D9B"/>
    <w:rsid w:val="00F475B9"/>
    <w:rsid w:val="00F52CE8"/>
    <w:rsid w:val="00F66C97"/>
    <w:rsid w:val="00F74D6C"/>
    <w:rsid w:val="00F817CF"/>
    <w:rsid w:val="00F863D8"/>
    <w:rsid w:val="00FB18E4"/>
    <w:rsid w:val="00FC0FE4"/>
    <w:rsid w:val="00FC1261"/>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wmf"/><Relationship Id="rId20" Type="http://schemas.openxmlformats.org/officeDocument/2006/relationships/theme" Target="theme/theme1.xml"/><Relationship Id="rId35" Type="http://schemas.microsoft.com/office/2011/relationships/people" Target="people.xml"/><Relationship Id="rId10" Type="http://schemas.openxmlformats.org/officeDocument/2006/relationships/image" Target="media/image5.wmf"/><Relationship Id="rId11" Type="http://schemas.openxmlformats.org/officeDocument/2006/relationships/image" Target="media/image6.wmf"/><Relationship Id="rId12" Type="http://schemas.openxmlformats.org/officeDocument/2006/relationships/image" Target="media/image7.wmf"/><Relationship Id="rId13" Type="http://schemas.openxmlformats.org/officeDocument/2006/relationships/image" Target="media/image8.wmf"/><Relationship Id="rId14" Type="http://schemas.openxmlformats.org/officeDocument/2006/relationships/image" Target="media/image9.wmf"/><Relationship Id="rId15" Type="http://schemas.openxmlformats.org/officeDocument/2006/relationships/image" Target="media/image10.wmf"/><Relationship Id="rId16" Type="http://schemas.openxmlformats.org/officeDocument/2006/relationships/image" Target="media/image11.wmf"/><Relationship Id="rId17" Type="http://schemas.openxmlformats.org/officeDocument/2006/relationships/image" Target="media/image12.wmf"/><Relationship Id="rId18" Type="http://schemas.openxmlformats.org/officeDocument/2006/relationships/image" Target="media/image13.wmf"/><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wmf"/><Relationship Id="rId7" Type="http://schemas.openxmlformats.org/officeDocument/2006/relationships/image" Target="media/image2.wmf"/><Relationship Id="rId8"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31</Pages>
  <Words>13981</Words>
  <Characters>79692</Characters>
  <Application>Microsoft Macintosh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0</cp:revision>
  <dcterms:created xsi:type="dcterms:W3CDTF">2015-11-27T22:18:00Z</dcterms:created>
  <dcterms:modified xsi:type="dcterms:W3CDTF">2015-12-01T00:09:00Z</dcterms:modified>
</cp:coreProperties>
</file>